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
          <w:bCs/>
          <w:noProof/>
          <w:sz w:val="24"/>
        </w:rPr>
      </w:sdtEndPr>
      <w:sdtContent>
        <w:p w14:paraId="130E260F" w14:textId="77777777" w:rsidR="001015EB" w:rsidRDefault="001015EB">
          <w:pPr>
            <w:pStyle w:val="TOCHeading"/>
          </w:pPr>
          <w:r>
            <w:t>Table of Contents</w:t>
          </w:r>
        </w:p>
        <w:p w14:paraId="183D1EC1" w14:textId="3F10316E" w:rsidR="00EC22F5" w:rsidRDefault="001015EB">
          <w:pPr>
            <w:pStyle w:val="TOC1"/>
            <w:tabs>
              <w:tab w:val="right" w:leader="dot" w:pos="9016"/>
            </w:tabs>
            <w:rPr>
              <w:rFonts w:eastAsiaTheme="minorEastAsia"/>
              <w:noProof/>
              <w:szCs w:val="24"/>
            </w:rPr>
          </w:pPr>
          <w:r>
            <w:fldChar w:fldCharType="begin"/>
          </w:r>
          <w:r>
            <w:instrText xml:space="preserve"> TOC \o "1-3" \h \z \u </w:instrText>
          </w:r>
          <w:r>
            <w:fldChar w:fldCharType="separate"/>
          </w:r>
          <w:hyperlink w:anchor="_Toc11522937" w:history="1">
            <w:r w:rsidR="00EC22F5" w:rsidRPr="000F0A6F">
              <w:rPr>
                <w:rStyle w:val="Hyperlink"/>
                <w:noProof/>
              </w:rPr>
              <w:t>Introduction</w:t>
            </w:r>
            <w:r w:rsidR="00EC22F5">
              <w:rPr>
                <w:noProof/>
                <w:webHidden/>
              </w:rPr>
              <w:tab/>
            </w:r>
            <w:r w:rsidR="00EC22F5">
              <w:rPr>
                <w:noProof/>
                <w:webHidden/>
              </w:rPr>
              <w:fldChar w:fldCharType="begin"/>
            </w:r>
            <w:r w:rsidR="00EC22F5">
              <w:rPr>
                <w:noProof/>
                <w:webHidden/>
              </w:rPr>
              <w:instrText xml:space="preserve"> PAGEREF _Toc11522937 \h </w:instrText>
            </w:r>
            <w:r w:rsidR="00EC22F5">
              <w:rPr>
                <w:noProof/>
                <w:webHidden/>
              </w:rPr>
            </w:r>
            <w:r w:rsidR="00EC22F5">
              <w:rPr>
                <w:noProof/>
                <w:webHidden/>
              </w:rPr>
              <w:fldChar w:fldCharType="separate"/>
            </w:r>
            <w:r w:rsidR="00EC22F5">
              <w:rPr>
                <w:noProof/>
                <w:webHidden/>
              </w:rPr>
              <w:t>3</w:t>
            </w:r>
            <w:r w:rsidR="00EC22F5">
              <w:rPr>
                <w:noProof/>
                <w:webHidden/>
              </w:rPr>
              <w:fldChar w:fldCharType="end"/>
            </w:r>
          </w:hyperlink>
        </w:p>
        <w:p w14:paraId="7BD17E9E" w14:textId="723E3FB8" w:rsidR="00EC22F5" w:rsidRDefault="00EC22F5">
          <w:pPr>
            <w:pStyle w:val="TOC1"/>
            <w:tabs>
              <w:tab w:val="right" w:leader="dot" w:pos="9016"/>
            </w:tabs>
            <w:rPr>
              <w:rFonts w:eastAsiaTheme="minorEastAsia"/>
              <w:noProof/>
              <w:szCs w:val="24"/>
            </w:rPr>
          </w:pPr>
          <w:hyperlink w:anchor="_Toc11522938" w:history="1">
            <w:r w:rsidRPr="000F0A6F">
              <w:rPr>
                <w:rStyle w:val="Hyperlink"/>
                <w:noProof/>
              </w:rPr>
              <w:t>Acknowledgements</w:t>
            </w:r>
            <w:r>
              <w:rPr>
                <w:noProof/>
                <w:webHidden/>
              </w:rPr>
              <w:tab/>
            </w:r>
            <w:r>
              <w:rPr>
                <w:noProof/>
                <w:webHidden/>
              </w:rPr>
              <w:fldChar w:fldCharType="begin"/>
            </w:r>
            <w:r>
              <w:rPr>
                <w:noProof/>
                <w:webHidden/>
              </w:rPr>
              <w:instrText xml:space="preserve"> PAGEREF _Toc11522938 \h </w:instrText>
            </w:r>
            <w:r>
              <w:rPr>
                <w:noProof/>
                <w:webHidden/>
              </w:rPr>
            </w:r>
            <w:r>
              <w:rPr>
                <w:noProof/>
                <w:webHidden/>
              </w:rPr>
              <w:fldChar w:fldCharType="separate"/>
            </w:r>
            <w:r>
              <w:rPr>
                <w:noProof/>
                <w:webHidden/>
              </w:rPr>
              <w:t>3</w:t>
            </w:r>
            <w:r>
              <w:rPr>
                <w:noProof/>
                <w:webHidden/>
              </w:rPr>
              <w:fldChar w:fldCharType="end"/>
            </w:r>
          </w:hyperlink>
        </w:p>
        <w:p w14:paraId="2EF36F8E" w14:textId="71BDFF51" w:rsidR="00EC22F5" w:rsidRDefault="00EC22F5">
          <w:pPr>
            <w:pStyle w:val="TOC1"/>
            <w:tabs>
              <w:tab w:val="right" w:leader="dot" w:pos="9016"/>
            </w:tabs>
            <w:rPr>
              <w:rFonts w:eastAsiaTheme="minorEastAsia"/>
              <w:noProof/>
              <w:szCs w:val="24"/>
            </w:rPr>
          </w:pPr>
          <w:hyperlink w:anchor="_Toc11522939" w:history="1">
            <w:r w:rsidRPr="000F0A6F">
              <w:rPr>
                <w:rStyle w:val="Hyperlink"/>
                <w:noProof/>
              </w:rPr>
              <w:t>Project planning</w:t>
            </w:r>
            <w:r>
              <w:rPr>
                <w:noProof/>
                <w:webHidden/>
              </w:rPr>
              <w:tab/>
            </w:r>
            <w:r>
              <w:rPr>
                <w:noProof/>
                <w:webHidden/>
              </w:rPr>
              <w:fldChar w:fldCharType="begin"/>
            </w:r>
            <w:r>
              <w:rPr>
                <w:noProof/>
                <w:webHidden/>
              </w:rPr>
              <w:instrText xml:space="preserve"> PAGEREF _Toc11522939 \h </w:instrText>
            </w:r>
            <w:r>
              <w:rPr>
                <w:noProof/>
                <w:webHidden/>
              </w:rPr>
            </w:r>
            <w:r>
              <w:rPr>
                <w:noProof/>
                <w:webHidden/>
              </w:rPr>
              <w:fldChar w:fldCharType="separate"/>
            </w:r>
            <w:r>
              <w:rPr>
                <w:noProof/>
                <w:webHidden/>
              </w:rPr>
              <w:t>3</w:t>
            </w:r>
            <w:r>
              <w:rPr>
                <w:noProof/>
                <w:webHidden/>
              </w:rPr>
              <w:fldChar w:fldCharType="end"/>
            </w:r>
          </w:hyperlink>
        </w:p>
        <w:p w14:paraId="4C0B73AD" w14:textId="769914D7" w:rsidR="00EC22F5" w:rsidRDefault="00EC22F5">
          <w:pPr>
            <w:pStyle w:val="TOC1"/>
            <w:tabs>
              <w:tab w:val="right" w:leader="dot" w:pos="9016"/>
            </w:tabs>
            <w:rPr>
              <w:rFonts w:eastAsiaTheme="minorEastAsia"/>
              <w:noProof/>
              <w:szCs w:val="24"/>
            </w:rPr>
          </w:pPr>
          <w:hyperlink w:anchor="_Toc11522940" w:history="1">
            <w:r w:rsidRPr="000F0A6F">
              <w:rPr>
                <w:rStyle w:val="Hyperlink"/>
                <w:noProof/>
              </w:rPr>
              <w:t>Overview of the Circuits</w:t>
            </w:r>
            <w:r>
              <w:rPr>
                <w:noProof/>
                <w:webHidden/>
              </w:rPr>
              <w:tab/>
            </w:r>
            <w:r>
              <w:rPr>
                <w:noProof/>
                <w:webHidden/>
              </w:rPr>
              <w:fldChar w:fldCharType="begin"/>
            </w:r>
            <w:r>
              <w:rPr>
                <w:noProof/>
                <w:webHidden/>
              </w:rPr>
              <w:instrText xml:space="preserve"> PAGEREF _Toc11522940 \h </w:instrText>
            </w:r>
            <w:r>
              <w:rPr>
                <w:noProof/>
                <w:webHidden/>
              </w:rPr>
            </w:r>
            <w:r>
              <w:rPr>
                <w:noProof/>
                <w:webHidden/>
              </w:rPr>
              <w:fldChar w:fldCharType="separate"/>
            </w:r>
            <w:r>
              <w:rPr>
                <w:noProof/>
                <w:webHidden/>
              </w:rPr>
              <w:t>4</w:t>
            </w:r>
            <w:r>
              <w:rPr>
                <w:noProof/>
                <w:webHidden/>
              </w:rPr>
              <w:fldChar w:fldCharType="end"/>
            </w:r>
          </w:hyperlink>
        </w:p>
        <w:p w14:paraId="6E618C8F" w14:textId="393075A9" w:rsidR="00EC22F5" w:rsidRDefault="00EC22F5">
          <w:pPr>
            <w:pStyle w:val="TOC2"/>
            <w:tabs>
              <w:tab w:val="right" w:leader="dot" w:pos="9016"/>
            </w:tabs>
            <w:rPr>
              <w:rFonts w:eastAsiaTheme="minorEastAsia"/>
              <w:noProof/>
              <w:szCs w:val="24"/>
            </w:rPr>
          </w:pPr>
          <w:hyperlink w:anchor="_Toc11522941"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1 \h </w:instrText>
            </w:r>
            <w:r>
              <w:rPr>
                <w:noProof/>
                <w:webHidden/>
              </w:rPr>
            </w:r>
            <w:r>
              <w:rPr>
                <w:noProof/>
                <w:webHidden/>
              </w:rPr>
              <w:fldChar w:fldCharType="separate"/>
            </w:r>
            <w:r>
              <w:rPr>
                <w:noProof/>
                <w:webHidden/>
              </w:rPr>
              <w:t>4</w:t>
            </w:r>
            <w:r>
              <w:rPr>
                <w:noProof/>
                <w:webHidden/>
              </w:rPr>
              <w:fldChar w:fldCharType="end"/>
            </w:r>
          </w:hyperlink>
        </w:p>
        <w:p w14:paraId="2F5A4C8D" w14:textId="18378414" w:rsidR="00EC22F5" w:rsidRDefault="00EC22F5">
          <w:pPr>
            <w:pStyle w:val="TOC2"/>
            <w:tabs>
              <w:tab w:val="right" w:leader="dot" w:pos="9016"/>
            </w:tabs>
            <w:rPr>
              <w:rFonts w:eastAsiaTheme="minorEastAsia"/>
              <w:noProof/>
              <w:szCs w:val="24"/>
            </w:rPr>
          </w:pPr>
          <w:hyperlink w:anchor="_Toc11522942"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42 \h </w:instrText>
            </w:r>
            <w:r>
              <w:rPr>
                <w:noProof/>
                <w:webHidden/>
              </w:rPr>
            </w:r>
            <w:r>
              <w:rPr>
                <w:noProof/>
                <w:webHidden/>
              </w:rPr>
              <w:fldChar w:fldCharType="separate"/>
            </w:r>
            <w:r>
              <w:rPr>
                <w:noProof/>
                <w:webHidden/>
              </w:rPr>
              <w:t>4</w:t>
            </w:r>
            <w:r>
              <w:rPr>
                <w:noProof/>
                <w:webHidden/>
              </w:rPr>
              <w:fldChar w:fldCharType="end"/>
            </w:r>
          </w:hyperlink>
        </w:p>
        <w:p w14:paraId="363787C7" w14:textId="41EFB9AD" w:rsidR="00EC22F5" w:rsidRDefault="00EC22F5">
          <w:pPr>
            <w:pStyle w:val="TOC2"/>
            <w:tabs>
              <w:tab w:val="right" w:leader="dot" w:pos="9016"/>
            </w:tabs>
            <w:rPr>
              <w:rFonts w:eastAsiaTheme="minorEastAsia"/>
              <w:noProof/>
              <w:szCs w:val="24"/>
            </w:rPr>
          </w:pPr>
          <w:hyperlink w:anchor="_Toc11522943" w:history="1">
            <w:r w:rsidRPr="000F0A6F">
              <w:rPr>
                <w:rStyle w:val="Hyperlink"/>
                <w:noProof/>
              </w:rPr>
              <w:t>Counter</w:t>
            </w:r>
            <w:r>
              <w:rPr>
                <w:noProof/>
                <w:webHidden/>
              </w:rPr>
              <w:tab/>
            </w:r>
            <w:r>
              <w:rPr>
                <w:noProof/>
                <w:webHidden/>
              </w:rPr>
              <w:fldChar w:fldCharType="begin"/>
            </w:r>
            <w:r>
              <w:rPr>
                <w:noProof/>
                <w:webHidden/>
              </w:rPr>
              <w:instrText xml:space="preserve"> PAGEREF _Toc11522943 \h </w:instrText>
            </w:r>
            <w:r>
              <w:rPr>
                <w:noProof/>
                <w:webHidden/>
              </w:rPr>
            </w:r>
            <w:r>
              <w:rPr>
                <w:noProof/>
                <w:webHidden/>
              </w:rPr>
              <w:fldChar w:fldCharType="separate"/>
            </w:r>
            <w:r>
              <w:rPr>
                <w:noProof/>
                <w:webHidden/>
              </w:rPr>
              <w:t>5</w:t>
            </w:r>
            <w:r>
              <w:rPr>
                <w:noProof/>
                <w:webHidden/>
              </w:rPr>
              <w:fldChar w:fldCharType="end"/>
            </w:r>
          </w:hyperlink>
        </w:p>
        <w:p w14:paraId="0B60ACDF" w14:textId="0CAEFFD4" w:rsidR="00EC22F5" w:rsidRDefault="00EC22F5">
          <w:pPr>
            <w:pStyle w:val="TOC2"/>
            <w:tabs>
              <w:tab w:val="right" w:leader="dot" w:pos="9016"/>
            </w:tabs>
            <w:rPr>
              <w:rFonts w:eastAsiaTheme="minorEastAsia"/>
              <w:noProof/>
              <w:szCs w:val="24"/>
            </w:rPr>
          </w:pPr>
          <w:hyperlink w:anchor="_Toc11522944" w:history="1">
            <w:r w:rsidRPr="000F0A6F">
              <w:rPr>
                <w:rStyle w:val="Hyperlink"/>
                <w:noProof/>
              </w:rPr>
              <w:t>Ramp Generator</w:t>
            </w:r>
            <w:r>
              <w:rPr>
                <w:noProof/>
                <w:webHidden/>
              </w:rPr>
              <w:tab/>
            </w:r>
            <w:r>
              <w:rPr>
                <w:noProof/>
                <w:webHidden/>
              </w:rPr>
              <w:fldChar w:fldCharType="begin"/>
            </w:r>
            <w:r>
              <w:rPr>
                <w:noProof/>
                <w:webHidden/>
              </w:rPr>
              <w:instrText xml:space="preserve"> PAGEREF _Toc11522944 \h </w:instrText>
            </w:r>
            <w:r>
              <w:rPr>
                <w:noProof/>
                <w:webHidden/>
              </w:rPr>
            </w:r>
            <w:r>
              <w:rPr>
                <w:noProof/>
                <w:webHidden/>
              </w:rPr>
              <w:fldChar w:fldCharType="separate"/>
            </w:r>
            <w:r>
              <w:rPr>
                <w:noProof/>
                <w:webHidden/>
              </w:rPr>
              <w:t>6</w:t>
            </w:r>
            <w:r>
              <w:rPr>
                <w:noProof/>
                <w:webHidden/>
              </w:rPr>
              <w:fldChar w:fldCharType="end"/>
            </w:r>
          </w:hyperlink>
        </w:p>
        <w:p w14:paraId="16D496BE" w14:textId="2CB598FF" w:rsidR="00EC22F5" w:rsidRDefault="00EC22F5">
          <w:pPr>
            <w:pStyle w:val="TOC2"/>
            <w:tabs>
              <w:tab w:val="right" w:leader="dot" w:pos="9016"/>
            </w:tabs>
            <w:rPr>
              <w:rFonts w:eastAsiaTheme="minorEastAsia"/>
              <w:noProof/>
              <w:szCs w:val="24"/>
            </w:rPr>
          </w:pPr>
          <w:hyperlink w:anchor="_Toc11522945" w:history="1">
            <w:r w:rsidRPr="000F0A6F">
              <w:rPr>
                <w:rStyle w:val="Hyperlink"/>
                <w:noProof/>
              </w:rPr>
              <w:t>Comparator</w:t>
            </w:r>
            <w:r>
              <w:rPr>
                <w:noProof/>
                <w:webHidden/>
              </w:rPr>
              <w:tab/>
            </w:r>
            <w:r>
              <w:rPr>
                <w:noProof/>
                <w:webHidden/>
              </w:rPr>
              <w:fldChar w:fldCharType="begin"/>
            </w:r>
            <w:r>
              <w:rPr>
                <w:noProof/>
                <w:webHidden/>
              </w:rPr>
              <w:instrText xml:space="preserve"> PAGEREF _Toc11522945 \h </w:instrText>
            </w:r>
            <w:r>
              <w:rPr>
                <w:noProof/>
                <w:webHidden/>
              </w:rPr>
            </w:r>
            <w:r>
              <w:rPr>
                <w:noProof/>
                <w:webHidden/>
              </w:rPr>
              <w:fldChar w:fldCharType="separate"/>
            </w:r>
            <w:r>
              <w:rPr>
                <w:noProof/>
                <w:webHidden/>
              </w:rPr>
              <w:t>6</w:t>
            </w:r>
            <w:r>
              <w:rPr>
                <w:noProof/>
                <w:webHidden/>
              </w:rPr>
              <w:fldChar w:fldCharType="end"/>
            </w:r>
          </w:hyperlink>
        </w:p>
        <w:p w14:paraId="74A7C58C" w14:textId="7E8A833F" w:rsidR="00EC22F5" w:rsidRDefault="00EC22F5">
          <w:pPr>
            <w:pStyle w:val="TOC2"/>
            <w:tabs>
              <w:tab w:val="right" w:leader="dot" w:pos="9016"/>
            </w:tabs>
            <w:rPr>
              <w:rFonts w:eastAsiaTheme="minorEastAsia"/>
              <w:noProof/>
              <w:szCs w:val="24"/>
            </w:rPr>
          </w:pPr>
          <w:hyperlink w:anchor="_Toc11522946"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46 \h </w:instrText>
            </w:r>
            <w:r>
              <w:rPr>
                <w:noProof/>
                <w:webHidden/>
              </w:rPr>
            </w:r>
            <w:r>
              <w:rPr>
                <w:noProof/>
                <w:webHidden/>
              </w:rPr>
              <w:fldChar w:fldCharType="separate"/>
            </w:r>
            <w:r>
              <w:rPr>
                <w:noProof/>
                <w:webHidden/>
              </w:rPr>
              <w:t>6</w:t>
            </w:r>
            <w:r>
              <w:rPr>
                <w:noProof/>
                <w:webHidden/>
              </w:rPr>
              <w:fldChar w:fldCharType="end"/>
            </w:r>
          </w:hyperlink>
        </w:p>
        <w:p w14:paraId="6352737C" w14:textId="6C383BCE" w:rsidR="00EC22F5" w:rsidRDefault="00EC22F5">
          <w:pPr>
            <w:pStyle w:val="TOC2"/>
            <w:tabs>
              <w:tab w:val="right" w:leader="dot" w:pos="9016"/>
            </w:tabs>
            <w:rPr>
              <w:rFonts w:eastAsiaTheme="minorEastAsia"/>
              <w:noProof/>
              <w:szCs w:val="24"/>
            </w:rPr>
          </w:pPr>
          <w:hyperlink w:anchor="_Toc11522947" w:history="1">
            <w:r w:rsidRPr="000F0A6F">
              <w:rPr>
                <w:rStyle w:val="Hyperlink"/>
                <w:noProof/>
              </w:rPr>
              <w:t>Co</w:t>
            </w:r>
            <w:r w:rsidRPr="000F0A6F">
              <w:rPr>
                <w:rStyle w:val="Hyperlink"/>
                <w:noProof/>
              </w:rPr>
              <w:t>d</w:t>
            </w:r>
            <w:r w:rsidRPr="000F0A6F">
              <w:rPr>
                <w:rStyle w:val="Hyperlink"/>
                <w:noProof/>
              </w:rPr>
              <w:t>ing</w:t>
            </w:r>
            <w:r>
              <w:rPr>
                <w:noProof/>
                <w:webHidden/>
              </w:rPr>
              <w:tab/>
            </w:r>
            <w:r>
              <w:rPr>
                <w:noProof/>
                <w:webHidden/>
              </w:rPr>
              <w:fldChar w:fldCharType="begin"/>
            </w:r>
            <w:r>
              <w:rPr>
                <w:noProof/>
                <w:webHidden/>
              </w:rPr>
              <w:instrText xml:space="preserve"> PAGEREF _Toc11522947 \h </w:instrText>
            </w:r>
            <w:r>
              <w:rPr>
                <w:noProof/>
                <w:webHidden/>
              </w:rPr>
            </w:r>
            <w:r>
              <w:rPr>
                <w:noProof/>
                <w:webHidden/>
              </w:rPr>
              <w:fldChar w:fldCharType="separate"/>
            </w:r>
            <w:r>
              <w:rPr>
                <w:noProof/>
                <w:webHidden/>
              </w:rPr>
              <w:t>7</w:t>
            </w:r>
            <w:r>
              <w:rPr>
                <w:noProof/>
                <w:webHidden/>
              </w:rPr>
              <w:fldChar w:fldCharType="end"/>
            </w:r>
          </w:hyperlink>
        </w:p>
        <w:p w14:paraId="6D253DFA" w14:textId="7F5A7847" w:rsidR="00EC22F5" w:rsidRDefault="00EC22F5">
          <w:pPr>
            <w:pStyle w:val="TOC1"/>
            <w:tabs>
              <w:tab w:val="right" w:leader="dot" w:pos="9016"/>
            </w:tabs>
            <w:rPr>
              <w:rFonts w:eastAsiaTheme="minorEastAsia"/>
              <w:noProof/>
              <w:szCs w:val="24"/>
            </w:rPr>
          </w:pPr>
          <w:hyperlink w:anchor="_Toc11522948" w:history="1">
            <w:r w:rsidRPr="000F0A6F">
              <w:rPr>
                <w:rStyle w:val="Hyperlink"/>
                <w:noProof/>
              </w:rPr>
              <w:t>Implementation Circuits</w:t>
            </w:r>
            <w:r>
              <w:rPr>
                <w:noProof/>
                <w:webHidden/>
              </w:rPr>
              <w:tab/>
            </w:r>
            <w:r>
              <w:rPr>
                <w:noProof/>
                <w:webHidden/>
              </w:rPr>
              <w:fldChar w:fldCharType="begin"/>
            </w:r>
            <w:r>
              <w:rPr>
                <w:noProof/>
                <w:webHidden/>
              </w:rPr>
              <w:instrText xml:space="preserve"> PAGEREF _Toc11522948 \h </w:instrText>
            </w:r>
            <w:r>
              <w:rPr>
                <w:noProof/>
                <w:webHidden/>
              </w:rPr>
            </w:r>
            <w:r>
              <w:rPr>
                <w:noProof/>
                <w:webHidden/>
              </w:rPr>
              <w:fldChar w:fldCharType="separate"/>
            </w:r>
            <w:r>
              <w:rPr>
                <w:noProof/>
                <w:webHidden/>
              </w:rPr>
              <w:t>7</w:t>
            </w:r>
            <w:r>
              <w:rPr>
                <w:noProof/>
                <w:webHidden/>
              </w:rPr>
              <w:fldChar w:fldCharType="end"/>
            </w:r>
          </w:hyperlink>
        </w:p>
        <w:p w14:paraId="48C7892B" w14:textId="023947D9" w:rsidR="00EC22F5" w:rsidRDefault="00EC22F5">
          <w:pPr>
            <w:pStyle w:val="TOC2"/>
            <w:tabs>
              <w:tab w:val="right" w:leader="dot" w:pos="9016"/>
            </w:tabs>
            <w:rPr>
              <w:rFonts w:eastAsiaTheme="minorEastAsia"/>
              <w:noProof/>
              <w:szCs w:val="24"/>
            </w:rPr>
          </w:pPr>
          <w:hyperlink w:anchor="_Toc11522949"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49 \h </w:instrText>
            </w:r>
            <w:r>
              <w:rPr>
                <w:noProof/>
                <w:webHidden/>
              </w:rPr>
            </w:r>
            <w:r>
              <w:rPr>
                <w:noProof/>
                <w:webHidden/>
              </w:rPr>
              <w:fldChar w:fldCharType="separate"/>
            </w:r>
            <w:r>
              <w:rPr>
                <w:noProof/>
                <w:webHidden/>
              </w:rPr>
              <w:t>7</w:t>
            </w:r>
            <w:r>
              <w:rPr>
                <w:noProof/>
                <w:webHidden/>
              </w:rPr>
              <w:fldChar w:fldCharType="end"/>
            </w:r>
          </w:hyperlink>
        </w:p>
        <w:p w14:paraId="29E61F73" w14:textId="70CB1961" w:rsidR="00EC22F5" w:rsidRDefault="00EC22F5">
          <w:pPr>
            <w:pStyle w:val="TOC2"/>
            <w:tabs>
              <w:tab w:val="right" w:leader="dot" w:pos="9016"/>
            </w:tabs>
            <w:rPr>
              <w:rFonts w:eastAsiaTheme="minorEastAsia"/>
              <w:noProof/>
              <w:szCs w:val="24"/>
            </w:rPr>
          </w:pPr>
          <w:hyperlink w:anchor="_Toc11522950"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0 \h </w:instrText>
            </w:r>
            <w:r>
              <w:rPr>
                <w:noProof/>
                <w:webHidden/>
              </w:rPr>
            </w:r>
            <w:r>
              <w:rPr>
                <w:noProof/>
                <w:webHidden/>
              </w:rPr>
              <w:fldChar w:fldCharType="separate"/>
            </w:r>
            <w:r>
              <w:rPr>
                <w:noProof/>
                <w:webHidden/>
              </w:rPr>
              <w:t>8</w:t>
            </w:r>
            <w:r>
              <w:rPr>
                <w:noProof/>
                <w:webHidden/>
              </w:rPr>
              <w:fldChar w:fldCharType="end"/>
            </w:r>
          </w:hyperlink>
        </w:p>
        <w:p w14:paraId="7C5136AC" w14:textId="5FB994DF" w:rsidR="00EC22F5" w:rsidRDefault="00EC22F5">
          <w:pPr>
            <w:pStyle w:val="TOC2"/>
            <w:tabs>
              <w:tab w:val="right" w:leader="dot" w:pos="9016"/>
            </w:tabs>
            <w:rPr>
              <w:rFonts w:eastAsiaTheme="minorEastAsia"/>
              <w:noProof/>
              <w:szCs w:val="24"/>
            </w:rPr>
          </w:pPr>
          <w:hyperlink w:anchor="_Toc11522951" w:history="1">
            <w:r w:rsidRPr="000F0A6F">
              <w:rPr>
                <w:rStyle w:val="Hyperlink"/>
                <w:noProof/>
              </w:rPr>
              <w:t>Counter</w:t>
            </w:r>
            <w:r>
              <w:rPr>
                <w:noProof/>
                <w:webHidden/>
              </w:rPr>
              <w:tab/>
            </w:r>
            <w:r>
              <w:rPr>
                <w:noProof/>
                <w:webHidden/>
              </w:rPr>
              <w:fldChar w:fldCharType="begin"/>
            </w:r>
            <w:r>
              <w:rPr>
                <w:noProof/>
                <w:webHidden/>
              </w:rPr>
              <w:instrText xml:space="preserve"> PAGEREF _Toc11522951 \h </w:instrText>
            </w:r>
            <w:r>
              <w:rPr>
                <w:noProof/>
                <w:webHidden/>
              </w:rPr>
            </w:r>
            <w:r>
              <w:rPr>
                <w:noProof/>
                <w:webHidden/>
              </w:rPr>
              <w:fldChar w:fldCharType="separate"/>
            </w:r>
            <w:r>
              <w:rPr>
                <w:noProof/>
                <w:webHidden/>
              </w:rPr>
              <w:t>10</w:t>
            </w:r>
            <w:r>
              <w:rPr>
                <w:noProof/>
                <w:webHidden/>
              </w:rPr>
              <w:fldChar w:fldCharType="end"/>
            </w:r>
          </w:hyperlink>
        </w:p>
        <w:p w14:paraId="52AB51A7" w14:textId="224F9CE0" w:rsidR="00EC22F5" w:rsidRDefault="00EC22F5">
          <w:pPr>
            <w:pStyle w:val="TOC2"/>
            <w:tabs>
              <w:tab w:val="right" w:leader="dot" w:pos="9016"/>
            </w:tabs>
            <w:rPr>
              <w:rFonts w:eastAsiaTheme="minorEastAsia"/>
              <w:noProof/>
              <w:szCs w:val="24"/>
            </w:rPr>
          </w:pPr>
          <w:hyperlink w:anchor="_Toc11522952" w:history="1">
            <w:r w:rsidRPr="000F0A6F">
              <w:rPr>
                <w:rStyle w:val="Hyperlink"/>
                <w:noProof/>
              </w:rPr>
              <w:t>Ramp Generator</w:t>
            </w:r>
            <w:r>
              <w:rPr>
                <w:noProof/>
                <w:webHidden/>
              </w:rPr>
              <w:tab/>
            </w:r>
            <w:r>
              <w:rPr>
                <w:noProof/>
                <w:webHidden/>
              </w:rPr>
              <w:fldChar w:fldCharType="begin"/>
            </w:r>
            <w:r>
              <w:rPr>
                <w:noProof/>
                <w:webHidden/>
              </w:rPr>
              <w:instrText xml:space="preserve"> PAGEREF _Toc11522952 \h </w:instrText>
            </w:r>
            <w:r>
              <w:rPr>
                <w:noProof/>
                <w:webHidden/>
              </w:rPr>
            </w:r>
            <w:r>
              <w:rPr>
                <w:noProof/>
                <w:webHidden/>
              </w:rPr>
              <w:fldChar w:fldCharType="separate"/>
            </w:r>
            <w:r>
              <w:rPr>
                <w:noProof/>
                <w:webHidden/>
              </w:rPr>
              <w:t>11</w:t>
            </w:r>
            <w:r>
              <w:rPr>
                <w:noProof/>
                <w:webHidden/>
              </w:rPr>
              <w:fldChar w:fldCharType="end"/>
            </w:r>
          </w:hyperlink>
        </w:p>
        <w:p w14:paraId="11686689" w14:textId="77D426CE" w:rsidR="00EC22F5" w:rsidRDefault="00EC22F5">
          <w:pPr>
            <w:pStyle w:val="TOC2"/>
            <w:tabs>
              <w:tab w:val="right" w:leader="dot" w:pos="9016"/>
            </w:tabs>
            <w:rPr>
              <w:rFonts w:eastAsiaTheme="minorEastAsia"/>
              <w:noProof/>
              <w:szCs w:val="24"/>
            </w:rPr>
          </w:pPr>
          <w:hyperlink w:anchor="_Toc11522953" w:history="1">
            <w:r w:rsidRPr="000F0A6F">
              <w:rPr>
                <w:rStyle w:val="Hyperlink"/>
                <w:noProof/>
              </w:rPr>
              <w:t>Comparator</w:t>
            </w:r>
            <w:r>
              <w:rPr>
                <w:noProof/>
                <w:webHidden/>
              </w:rPr>
              <w:tab/>
            </w:r>
            <w:r>
              <w:rPr>
                <w:noProof/>
                <w:webHidden/>
              </w:rPr>
              <w:fldChar w:fldCharType="begin"/>
            </w:r>
            <w:r>
              <w:rPr>
                <w:noProof/>
                <w:webHidden/>
              </w:rPr>
              <w:instrText xml:space="preserve"> PAGEREF _Toc11522953 \h </w:instrText>
            </w:r>
            <w:r>
              <w:rPr>
                <w:noProof/>
                <w:webHidden/>
              </w:rPr>
            </w:r>
            <w:r>
              <w:rPr>
                <w:noProof/>
                <w:webHidden/>
              </w:rPr>
              <w:fldChar w:fldCharType="separate"/>
            </w:r>
            <w:r>
              <w:rPr>
                <w:noProof/>
                <w:webHidden/>
              </w:rPr>
              <w:t>13</w:t>
            </w:r>
            <w:r>
              <w:rPr>
                <w:noProof/>
                <w:webHidden/>
              </w:rPr>
              <w:fldChar w:fldCharType="end"/>
            </w:r>
          </w:hyperlink>
        </w:p>
        <w:p w14:paraId="6D325AB3" w14:textId="3115A844" w:rsidR="00EC22F5" w:rsidRDefault="00EC22F5">
          <w:pPr>
            <w:pStyle w:val="TOC2"/>
            <w:tabs>
              <w:tab w:val="right" w:leader="dot" w:pos="9016"/>
            </w:tabs>
            <w:rPr>
              <w:rFonts w:eastAsiaTheme="minorEastAsia"/>
              <w:noProof/>
              <w:szCs w:val="24"/>
            </w:rPr>
          </w:pPr>
          <w:hyperlink w:anchor="_Toc11522954"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54 \h </w:instrText>
            </w:r>
            <w:r>
              <w:rPr>
                <w:noProof/>
                <w:webHidden/>
              </w:rPr>
            </w:r>
            <w:r>
              <w:rPr>
                <w:noProof/>
                <w:webHidden/>
              </w:rPr>
              <w:fldChar w:fldCharType="separate"/>
            </w:r>
            <w:r>
              <w:rPr>
                <w:noProof/>
                <w:webHidden/>
              </w:rPr>
              <w:t>16</w:t>
            </w:r>
            <w:r>
              <w:rPr>
                <w:noProof/>
                <w:webHidden/>
              </w:rPr>
              <w:fldChar w:fldCharType="end"/>
            </w:r>
          </w:hyperlink>
        </w:p>
        <w:p w14:paraId="3FCE896D" w14:textId="40A0E946" w:rsidR="00EC22F5" w:rsidRDefault="00EC22F5">
          <w:pPr>
            <w:pStyle w:val="TOC1"/>
            <w:tabs>
              <w:tab w:val="right" w:leader="dot" w:pos="9016"/>
            </w:tabs>
            <w:rPr>
              <w:rFonts w:eastAsiaTheme="minorEastAsia"/>
              <w:noProof/>
              <w:szCs w:val="24"/>
            </w:rPr>
          </w:pPr>
          <w:hyperlink w:anchor="_Toc11522955" w:history="1">
            <w:r w:rsidRPr="000F0A6F">
              <w:rPr>
                <w:rStyle w:val="Hyperlink"/>
                <w:noProof/>
              </w:rPr>
              <w:t>Bill of Materials</w:t>
            </w:r>
            <w:r>
              <w:rPr>
                <w:noProof/>
                <w:webHidden/>
              </w:rPr>
              <w:tab/>
            </w:r>
            <w:r>
              <w:rPr>
                <w:noProof/>
                <w:webHidden/>
              </w:rPr>
              <w:fldChar w:fldCharType="begin"/>
            </w:r>
            <w:r>
              <w:rPr>
                <w:noProof/>
                <w:webHidden/>
              </w:rPr>
              <w:instrText xml:space="preserve"> PAGEREF _Toc11522955 \h </w:instrText>
            </w:r>
            <w:r>
              <w:rPr>
                <w:noProof/>
                <w:webHidden/>
              </w:rPr>
            </w:r>
            <w:r>
              <w:rPr>
                <w:noProof/>
                <w:webHidden/>
              </w:rPr>
              <w:fldChar w:fldCharType="separate"/>
            </w:r>
            <w:r>
              <w:rPr>
                <w:noProof/>
                <w:webHidden/>
              </w:rPr>
              <w:t>17</w:t>
            </w:r>
            <w:r>
              <w:rPr>
                <w:noProof/>
                <w:webHidden/>
              </w:rPr>
              <w:fldChar w:fldCharType="end"/>
            </w:r>
          </w:hyperlink>
        </w:p>
        <w:p w14:paraId="717AF2EF" w14:textId="06BD8CD6" w:rsidR="00EC22F5" w:rsidRDefault="00EC22F5">
          <w:pPr>
            <w:pStyle w:val="TOC1"/>
            <w:tabs>
              <w:tab w:val="right" w:leader="dot" w:pos="9016"/>
            </w:tabs>
            <w:rPr>
              <w:rFonts w:eastAsiaTheme="minorEastAsia"/>
              <w:noProof/>
              <w:szCs w:val="24"/>
            </w:rPr>
          </w:pPr>
          <w:hyperlink w:anchor="_Toc11522956" w:history="1">
            <w:r w:rsidRPr="000F0A6F">
              <w:rPr>
                <w:rStyle w:val="Hyperlink"/>
                <w:noProof/>
              </w:rPr>
              <w:t>Errors</w:t>
            </w:r>
            <w:r>
              <w:rPr>
                <w:noProof/>
                <w:webHidden/>
              </w:rPr>
              <w:tab/>
            </w:r>
            <w:r>
              <w:rPr>
                <w:noProof/>
                <w:webHidden/>
              </w:rPr>
              <w:fldChar w:fldCharType="begin"/>
            </w:r>
            <w:r>
              <w:rPr>
                <w:noProof/>
                <w:webHidden/>
              </w:rPr>
              <w:instrText xml:space="preserve"> PAGEREF _Toc11522956 \h </w:instrText>
            </w:r>
            <w:r>
              <w:rPr>
                <w:noProof/>
                <w:webHidden/>
              </w:rPr>
            </w:r>
            <w:r>
              <w:rPr>
                <w:noProof/>
                <w:webHidden/>
              </w:rPr>
              <w:fldChar w:fldCharType="separate"/>
            </w:r>
            <w:r>
              <w:rPr>
                <w:noProof/>
                <w:webHidden/>
              </w:rPr>
              <w:t>17</w:t>
            </w:r>
            <w:r>
              <w:rPr>
                <w:noProof/>
                <w:webHidden/>
              </w:rPr>
              <w:fldChar w:fldCharType="end"/>
            </w:r>
          </w:hyperlink>
        </w:p>
        <w:p w14:paraId="14C6C0F3" w14:textId="69130B3B" w:rsidR="00EC22F5" w:rsidRDefault="00EC22F5">
          <w:pPr>
            <w:pStyle w:val="TOC2"/>
            <w:tabs>
              <w:tab w:val="right" w:leader="dot" w:pos="9016"/>
            </w:tabs>
            <w:rPr>
              <w:rFonts w:eastAsiaTheme="minorEastAsia"/>
              <w:noProof/>
              <w:szCs w:val="24"/>
            </w:rPr>
          </w:pPr>
          <w:hyperlink w:anchor="_Toc11522957"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57 \h </w:instrText>
            </w:r>
            <w:r>
              <w:rPr>
                <w:noProof/>
                <w:webHidden/>
              </w:rPr>
            </w:r>
            <w:r>
              <w:rPr>
                <w:noProof/>
                <w:webHidden/>
              </w:rPr>
              <w:fldChar w:fldCharType="separate"/>
            </w:r>
            <w:r>
              <w:rPr>
                <w:noProof/>
                <w:webHidden/>
              </w:rPr>
              <w:t>17</w:t>
            </w:r>
            <w:r>
              <w:rPr>
                <w:noProof/>
                <w:webHidden/>
              </w:rPr>
              <w:fldChar w:fldCharType="end"/>
            </w:r>
          </w:hyperlink>
        </w:p>
        <w:p w14:paraId="27E4E326" w14:textId="2659AC71" w:rsidR="00EC22F5" w:rsidRDefault="00EC22F5">
          <w:pPr>
            <w:pStyle w:val="TOC2"/>
            <w:tabs>
              <w:tab w:val="right" w:leader="dot" w:pos="9016"/>
            </w:tabs>
            <w:rPr>
              <w:rFonts w:eastAsiaTheme="minorEastAsia"/>
              <w:noProof/>
              <w:szCs w:val="24"/>
            </w:rPr>
          </w:pPr>
          <w:hyperlink w:anchor="_Toc11522958"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58 \h </w:instrText>
            </w:r>
            <w:r>
              <w:rPr>
                <w:noProof/>
                <w:webHidden/>
              </w:rPr>
            </w:r>
            <w:r>
              <w:rPr>
                <w:noProof/>
                <w:webHidden/>
              </w:rPr>
              <w:fldChar w:fldCharType="separate"/>
            </w:r>
            <w:r>
              <w:rPr>
                <w:noProof/>
                <w:webHidden/>
              </w:rPr>
              <w:t>18</w:t>
            </w:r>
            <w:r>
              <w:rPr>
                <w:noProof/>
                <w:webHidden/>
              </w:rPr>
              <w:fldChar w:fldCharType="end"/>
            </w:r>
          </w:hyperlink>
        </w:p>
        <w:p w14:paraId="12EAFD7A" w14:textId="187DA021" w:rsidR="00EC22F5" w:rsidRDefault="00EC22F5">
          <w:pPr>
            <w:pStyle w:val="TOC2"/>
            <w:tabs>
              <w:tab w:val="right" w:leader="dot" w:pos="9016"/>
            </w:tabs>
            <w:rPr>
              <w:rFonts w:eastAsiaTheme="minorEastAsia"/>
              <w:noProof/>
              <w:szCs w:val="24"/>
            </w:rPr>
          </w:pPr>
          <w:hyperlink w:anchor="_Toc11522959" w:history="1">
            <w:r w:rsidRPr="000F0A6F">
              <w:rPr>
                <w:rStyle w:val="Hyperlink"/>
                <w:noProof/>
              </w:rPr>
              <w:t>R2R Ladder</w:t>
            </w:r>
            <w:r>
              <w:rPr>
                <w:noProof/>
                <w:webHidden/>
              </w:rPr>
              <w:tab/>
            </w:r>
            <w:r>
              <w:rPr>
                <w:noProof/>
                <w:webHidden/>
              </w:rPr>
              <w:fldChar w:fldCharType="begin"/>
            </w:r>
            <w:r>
              <w:rPr>
                <w:noProof/>
                <w:webHidden/>
              </w:rPr>
              <w:instrText xml:space="preserve"> PAGEREF _Toc11522959 \h </w:instrText>
            </w:r>
            <w:r>
              <w:rPr>
                <w:noProof/>
                <w:webHidden/>
              </w:rPr>
            </w:r>
            <w:r>
              <w:rPr>
                <w:noProof/>
                <w:webHidden/>
              </w:rPr>
              <w:fldChar w:fldCharType="separate"/>
            </w:r>
            <w:r>
              <w:rPr>
                <w:noProof/>
                <w:webHidden/>
              </w:rPr>
              <w:t>18</w:t>
            </w:r>
            <w:r>
              <w:rPr>
                <w:noProof/>
                <w:webHidden/>
              </w:rPr>
              <w:fldChar w:fldCharType="end"/>
            </w:r>
          </w:hyperlink>
        </w:p>
        <w:p w14:paraId="5C0AEE89" w14:textId="1765E1C4" w:rsidR="00EC22F5" w:rsidRDefault="00EC22F5">
          <w:pPr>
            <w:pStyle w:val="TOC2"/>
            <w:tabs>
              <w:tab w:val="right" w:leader="dot" w:pos="9016"/>
            </w:tabs>
            <w:rPr>
              <w:rFonts w:eastAsiaTheme="minorEastAsia"/>
              <w:noProof/>
              <w:szCs w:val="24"/>
            </w:rPr>
          </w:pPr>
          <w:hyperlink w:anchor="_Toc11522960"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0 \h </w:instrText>
            </w:r>
            <w:r>
              <w:rPr>
                <w:noProof/>
                <w:webHidden/>
              </w:rPr>
            </w:r>
            <w:r>
              <w:rPr>
                <w:noProof/>
                <w:webHidden/>
              </w:rPr>
              <w:fldChar w:fldCharType="separate"/>
            </w:r>
            <w:r>
              <w:rPr>
                <w:noProof/>
                <w:webHidden/>
              </w:rPr>
              <w:t>18</w:t>
            </w:r>
            <w:r>
              <w:rPr>
                <w:noProof/>
                <w:webHidden/>
              </w:rPr>
              <w:fldChar w:fldCharType="end"/>
            </w:r>
          </w:hyperlink>
        </w:p>
        <w:p w14:paraId="2A6DE6F8" w14:textId="516590BA" w:rsidR="00EC22F5" w:rsidRDefault="00EC22F5">
          <w:pPr>
            <w:pStyle w:val="TOC1"/>
            <w:tabs>
              <w:tab w:val="right" w:leader="dot" w:pos="9016"/>
            </w:tabs>
            <w:rPr>
              <w:rFonts w:eastAsiaTheme="minorEastAsia"/>
              <w:noProof/>
              <w:szCs w:val="24"/>
            </w:rPr>
          </w:pPr>
          <w:hyperlink w:anchor="_Toc11522961" w:history="1">
            <w:r w:rsidRPr="000F0A6F">
              <w:rPr>
                <w:rStyle w:val="Hyperlink"/>
                <w:noProof/>
              </w:rPr>
              <w:t>Testing and Results</w:t>
            </w:r>
            <w:r>
              <w:rPr>
                <w:noProof/>
                <w:webHidden/>
              </w:rPr>
              <w:tab/>
            </w:r>
            <w:r>
              <w:rPr>
                <w:noProof/>
                <w:webHidden/>
              </w:rPr>
              <w:fldChar w:fldCharType="begin"/>
            </w:r>
            <w:r>
              <w:rPr>
                <w:noProof/>
                <w:webHidden/>
              </w:rPr>
              <w:instrText xml:space="preserve"> PAGEREF _Toc11522961 \h </w:instrText>
            </w:r>
            <w:r>
              <w:rPr>
                <w:noProof/>
                <w:webHidden/>
              </w:rPr>
            </w:r>
            <w:r>
              <w:rPr>
                <w:noProof/>
                <w:webHidden/>
              </w:rPr>
              <w:fldChar w:fldCharType="separate"/>
            </w:r>
            <w:r>
              <w:rPr>
                <w:noProof/>
                <w:webHidden/>
              </w:rPr>
              <w:t>18</w:t>
            </w:r>
            <w:r>
              <w:rPr>
                <w:noProof/>
                <w:webHidden/>
              </w:rPr>
              <w:fldChar w:fldCharType="end"/>
            </w:r>
          </w:hyperlink>
        </w:p>
        <w:p w14:paraId="554292D5" w14:textId="5195CA81" w:rsidR="00EC22F5" w:rsidRDefault="00EC22F5">
          <w:pPr>
            <w:pStyle w:val="TOC2"/>
            <w:tabs>
              <w:tab w:val="right" w:leader="dot" w:pos="9016"/>
            </w:tabs>
            <w:rPr>
              <w:rFonts w:eastAsiaTheme="minorEastAsia"/>
              <w:noProof/>
              <w:szCs w:val="24"/>
            </w:rPr>
          </w:pPr>
          <w:hyperlink w:anchor="_Toc11522962" w:history="1">
            <w:r w:rsidRPr="000F0A6F">
              <w:rPr>
                <w:rStyle w:val="Hyperlink"/>
                <w:noProof/>
              </w:rPr>
              <w:t>Voltage Regulator</w:t>
            </w:r>
            <w:r>
              <w:rPr>
                <w:noProof/>
                <w:webHidden/>
              </w:rPr>
              <w:tab/>
            </w:r>
            <w:r>
              <w:rPr>
                <w:noProof/>
                <w:webHidden/>
              </w:rPr>
              <w:fldChar w:fldCharType="begin"/>
            </w:r>
            <w:r>
              <w:rPr>
                <w:noProof/>
                <w:webHidden/>
              </w:rPr>
              <w:instrText xml:space="preserve"> PAGEREF _Toc11522962 \h </w:instrText>
            </w:r>
            <w:r>
              <w:rPr>
                <w:noProof/>
                <w:webHidden/>
              </w:rPr>
            </w:r>
            <w:r>
              <w:rPr>
                <w:noProof/>
                <w:webHidden/>
              </w:rPr>
              <w:fldChar w:fldCharType="separate"/>
            </w:r>
            <w:r>
              <w:rPr>
                <w:noProof/>
                <w:webHidden/>
              </w:rPr>
              <w:t>18</w:t>
            </w:r>
            <w:r>
              <w:rPr>
                <w:noProof/>
                <w:webHidden/>
              </w:rPr>
              <w:fldChar w:fldCharType="end"/>
            </w:r>
          </w:hyperlink>
        </w:p>
        <w:p w14:paraId="7607CDF1" w14:textId="46322416" w:rsidR="00EC22F5" w:rsidRDefault="00EC22F5">
          <w:pPr>
            <w:pStyle w:val="TOC2"/>
            <w:tabs>
              <w:tab w:val="right" w:leader="dot" w:pos="9016"/>
            </w:tabs>
            <w:rPr>
              <w:rFonts w:eastAsiaTheme="minorEastAsia"/>
              <w:noProof/>
              <w:szCs w:val="24"/>
            </w:rPr>
          </w:pPr>
          <w:hyperlink w:anchor="_Toc11522963" w:history="1">
            <w:r w:rsidRPr="000F0A6F">
              <w:rPr>
                <w:rStyle w:val="Hyperlink"/>
                <w:noProof/>
              </w:rPr>
              <w:t>Relaxation Oscillator</w:t>
            </w:r>
            <w:r>
              <w:rPr>
                <w:noProof/>
                <w:webHidden/>
              </w:rPr>
              <w:tab/>
            </w:r>
            <w:r>
              <w:rPr>
                <w:noProof/>
                <w:webHidden/>
              </w:rPr>
              <w:fldChar w:fldCharType="begin"/>
            </w:r>
            <w:r>
              <w:rPr>
                <w:noProof/>
                <w:webHidden/>
              </w:rPr>
              <w:instrText xml:space="preserve"> PAGEREF _Toc11522963 \h </w:instrText>
            </w:r>
            <w:r>
              <w:rPr>
                <w:noProof/>
                <w:webHidden/>
              </w:rPr>
            </w:r>
            <w:r>
              <w:rPr>
                <w:noProof/>
                <w:webHidden/>
              </w:rPr>
              <w:fldChar w:fldCharType="separate"/>
            </w:r>
            <w:r>
              <w:rPr>
                <w:noProof/>
                <w:webHidden/>
              </w:rPr>
              <w:t>19</w:t>
            </w:r>
            <w:r>
              <w:rPr>
                <w:noProof/>
                <w:webHidden/>
              </w:rPr>
              <w:fldChar w:fldCharType="end"/>
            </w:r>
          </w:hyperlink>
        </w:p>
        <w:p w14:paraId="24748B37" w14:textId="378CF846" w:rsidR="00EC22F5" w:rsidRDefault="00EC22F5">
          <w:pPr>
            <w:pStyle w:val="TOC2"/>
            <w:tabs>
              <w:tab w:val="right" w:leader="dot" w:pos="9016"/>
            </w:tabs>
            <w:rPr>
              <w:rFonts w:eastAsiaTheme="minorEastAsia"/>
              <w:noProof/>
              <w:szCs w:val="24"/>
            </w:rPr>
          </w:pPr>
          <w:hyperlink w:anchor="_Toc11522964" w:history="1">
            <w:r w:rsidRPr="000F0A6F">
              <w:rPr>
                <w:rStyle w:val="Hyperlink"/>
                <w:noProof/>
              </w:rPr>
              <w:t>Counter</w:t>
            </w:r>
            <w:r>
              <w:rPr>
                <w:noProof/>
                <w:webHidden/>
              </w:rPr>
              <w:tab/>
            </w:r>
            <w:r>
              <w:rPr>
                <w:noProof/>
                <w:webHidden/>
              </w:rPr>
              <w:fldChar w:fldCharType="begin"/>
            </w:r>
            <w:r>
              <w:rPr>
                <w:noProof/>
                <w:webHidden/>
              </w:rPr>
              <w:instrText xml:space="preserve"> PAGEREF _Toc11522964 \h </w:instrText>
            </w:r>
            <w:r>
              <w:rPr>
                <w:noProof/>
                <w:webHidden/>
              </w:rPr>
            </w:r>
            <w:r>
              <w:rPr>
                <w:noProof/>
                <w:webHidden/>
              </w:rPr>
              <w:fldChar w:fldCharType="separate"/>
            </w:r>
            <w:r>
              <w:rPr>
                <w:noProof/>
                <w:webHidden/>
              </w:rPr>
              <w:t>20</w:t>
            </w:r>
            <w:r>
              <w:rPr>
                <w:noProof/>
                <w:webHidden/>
              </w:rPr>
              <w:fldChar w:fldCharType="end"/>
            </w:r>
          </w:hyperlink>
        </w:p>
        <w:p w14:paraId="260D8FC7" w14:textId="20900DAD" w:rsidR="00EC22F5" w:rsidRDefault="00EC22F5">
          <w:pPr>
            <w:pStyle w:val="TOC2"/>
            <w:tabs>
              <w:tab w:val="right" w:leader="dot" w:pos="9016"/>
            </w:tabs>
            <w:rPr>
              <w:rFonts w:eastAsiaTheme="minorEastAsia"/>
              <w:noProof/>
              <w:szCs w:val="24"/>
            </w:rPr>
          </w:pPr>
          <w:hyperlink w:anchor="_Toc11522965" w:history="1">
            <w:r w:rsidRPr="000F0A6F">
              <w:rPr>
                <w:rStyle w:val="Hyperlink"/>
                <w:noProof/>
              </w:rPr>
              <w:t>Ramp Generator</w:t>
            </w:r>
            <w:r>
              <w:rPr>
                <w:noProof/>
                <w:webHidden/>
              </w:rPr>
              <w:tab/>
            </w:r>
            <w:r>
              <w:rPr>
                <w:noProof/>
                <w:webHidden/>
              </w:rPr>
              <w:fldChar w:fldCharType="begin"/>
            </w:r>
            <w:r>
              <w:rPr>
                <w:noProof/>
                <w:webHidden/>
              </w:rPr>
              <w:instrText xml:space="preserve"> PAGEREF _Toc11522965 \h </w:instrText>
            </w:r>
            <w:r>
              <w:rPr>
                <w:noProof/>
                <w:webHidden/>
              </w:rPr>
            </w:r>
            <w:r>
              <w:rPr>
                <w:noProof/>
                <w:webHidden/>
              </w:rPr>
              <w:fldChar w:fldCharType="separate"/>
            </w:r>
            <w:r>
              <w:rPr>
                <w:noProof/>
                <w:webHidden/>
              </w:rPr>
              <w:t>21</w:t>
            </w:r>
            <w:r>
              <w:rPr>
                <w:noProof/>
                <w:webHidden/>
              </w:rPr>
              <w:fldChar w:fldCharType="end"/>
            </w:r>
          </w:hyperlink>
        </w:p>
        <w:p w14:paraId="7151941D" w14:textId="32BA01ED" w:rsidR="00EC22F5" w:rsidRDefault="00EC22F5">
          <w:pPr>
            <w:pStyle w:val="TOC2"/>
            <w:tabs>
              <w:tab w:val="right" w:leader="dot" w:pos="9016"/>
            </w:tabs>
            <w:rPr>
              <w:rFonts w:eastAsiaTheme="minorEastAsia"/>
              <w:noProof/>
              <w:szCs w:val="24"/>
            </w:rPr>
          </w:pPr>
          <w:hyperlink w:anchor="_Toc11522966" w:history="1">
            <w:r w:rsidRPr="000F0A6F">
              <w:rPr>
                <w:rStyle w:val="Hyperlink"/>
                <w:noProof/>
              </w:rPr>
              <w:t>Comparator</w:t>
            </w:r>
            <w:r>
              <w:rPr>
                <w:noProof/>
                <w:webHidden/>
              </w:rPr>
              <w:tab/>
            </w:r>
            <w:r>
              <w:rPr>
                <w:noProof/>
                <w:webHidden/>
              </w:rPr>
              <w:fldChar w:fldCharType="begin"/>
            </w:r>
            <w:r>
              <w:rPr>
                <w:noProof/>
                <w:webHidden/>
              </w:rPr>
              <w:instrText xml:space="preserve"> PAGEREF _Toc11522966 \h </w:instrText>
            </w:r>
            <w:r>
              <w:rPr>
                <w:noProof/>
                <w:webHidden/>
              </w:rPr>
            </w:r>
            <w:r>
              <w:rPr>
                <w:noProof/>
                <w:webHidden/>
              </w:rPr>
              <w:fldChar w:fldCharType="separate"/>
            </w:r>
            <w:r>
              <w:rPr>
                <w:noProof/>
                <w:webHidden/>
              </w:rPr>
              <w:t>24</w:t>
            </w:r>
            <w:r>
              <w:rPr>
                <w:noProof/>
                <w:webHidden/>
              </w:rPr>
              <w:fldChar w:fldCharType="end"/>
            </w:r>
          </w:hyperlink>
        </w:p>
        <w:p w14:paraId="61AC2008" w14:textId="31883F13" w:rsidR="00EC22F5" w:rsidRDefault="00EC22F5">
          <w:pPr>
            <w:pStyle w:val="TOC2"/>
            <w:tabs>
              <w:tab w:val="right" w:leader="dot" w:pos="9016"/>
            </w:tabs>
            <w:rPr>
              <w:rFonts w:eastAsiaTheme="minorEastAsia"/>
              <w:noProof/>
              <w:szCs w:val="24"/>
            </w:rPr>
          </w:pPr>
          <w:hyperlink w:anchor="_Toc11522967" w:history="1">
            <w:r w:rsidRPr="000F0A6F">
              <w:rPr>
                <w:rStyle w:val="Hyperlink"/>
                <w:noProof/>
              </w:rPr>
              <w:t>Embedded Interface</w:t>
            </w:r>
            <w:r>
              <w:rPr>
                <w:noProof/>
                <w:webHidden/>
              </w:rPr>
              <w:tab/>
            </w:r>
            <w:r>
              <w:rPr>
                <w:noProof/>
                <w:webHidden/>
              </w:rPr>
              <w:fldChar w:fldCharType="begin"/>
            </w:r>
            <w:r>
              <w:rPr>
                <w:noProof/>
                <w:webHidden/>
              </w:rPr>
              <w:instrText xml:space="preserve"> PAGEREF _Toc11522967 \h </w:instrText>
            </w:r>
            <w:r>
              <w:rPr>
                <w:noProof/>
                <w:webHidden/>
              </w:rPr>
            </w:r>
            <w:r>
              <w:rPr>
                <w:noProof/>
                <w:webHidden/>
              </w:rPr>
              <w:fldChar w:fldCharType="separate"/>
            </w:r>
            <w:r>
              <w:rPr>
                <w:noProof/>
                <w:webHidden/>
              </w:rPr>
              <w:t>27</w:t>
            </w:r>
            <w:r>
              <w:rPr>
                <w:noProof/>
                <w:webHidden/>
              </w:rPr>
              <w:fldChar w:fldCharType="end"/>
            </w:r>
          </w:hyperlink>
        </w:p>
        <w:p w14:paraId="2355CAB8" w14:textId="351F81B3" w:rsidR="00EC22F5" w:rsidRDefault="00EC22F5">
          <w:pPr>
            <w:pStyle w:val="TOC2"/>
            <w:tabs>
              <w:tab w:val="right" w:leader="dot" w:pos="9016"/>
            </w:tabs>
            <w:rPr>
              <w:rFonts w:eastAsiaTheme="minorEastAsia"/>
              <w:noProof/>
              <w:szCs w:val="24"/>
            </w:rPr>
          </w:pPr>
          <w:hyperlink w:anchor="_Toc11522968" w:history="1">
            <w:r w:rsidRPr="000F0A6F">
              <w:rPr>
                <w:rStyle w:val="Hyperlink"/>
                <w:noProof/>
              </w:rPr>
              <w:t>Coding</w:t>
            </w:r>
            <w:r>
              <w:rPr>
                <w:noProof/>
                <w:webHidden/>
              </w:rPr>
              <w:tab/>
            </w:r>
            <w:r>
              <w:rPr>
                <w:noProof/>
                <w:webHidden/>
              </w:rPr>
              <w:fldChar w:fldCharType="begin"/>
            </w:r>
            <w:r>
              <w:rPr>
                <w:noProof/>
                <w:webHidden/>
              </w:rPr>
              <w:instrText xml:space="preserve"> PAGEREF _Toc11522968 \h </w:instrText>
            </w:r>
            <w:r>
              <w:rPr>
                <w:noProof/>
                <w:webHidden/>
              </w:rPr>
            </w:r>
            <w:r>
              <w:rPr>
                <w:noProof/>
                <w:webHidden/>
              </w:rPr>
              <w:fldChar w:fldCharType="separate"/>
            </w:r>
            <w:r>
              <w:rPr>
                <w:noProof/>
                <w:webHidden/>
              </w:rPr>
              <w:t>28</w:t>
            </w:r>
            <w:r>
              <w:rPr>
                <w:noProof/>
                <w:webHidden/>
              </w:rPr>
              <w:fldChar w:fldCharType="end"/>
            </w:r>
          </w:hyperlink>
        </w:p>
        <w:p w14:paraId="2D4EB954" w14:textId="43B13B27" w:rsidR="00EC22F5" w:rsidRDefault="00EC22F5">
          <w:pPr>
            <w:pStyle w:val="TOC1"/>
            <w:tabs>
              <w:tab w:val="right" w:leader="dot" w:pos="9016"/>
            </w:tabs>
            <w:rPr>
              <w:rFonts w:eastAsiaTheme="minorEastAsia"/>
              <w:noProof/>
              <w:szCs w:val="24"/>
            </w:rPr>
          </w:pPr>
          <w:hyperlink w:anchor="_Toc11522969" w:history="1">
            <w:r w:rsidRPr="000F0A6F">
              <w:rPr>
                <w:rStyle w:val="Hyperlink"/>
                <w:noProof/>
              </w:rPr>
              <w:t>Conclusion</w:t>
            </w:r>
            <w:r>
              <w:rPr>
                <w:noProof/>
                <w:webHidden/>
              </w:rPr>
              <w:tab/>
            </w:r>
            <w:r>
              <w:rPr>
                <w:noProof/>
                <w:webHidden/>
              </w:rPr>
              <w:fldChar w:fldCharType="begin"/>
            </w:r>
            <w:r>
              <w:rPr>
                <w:noProof/>
                <w:webHidden/>
              </w:rPr>
              <w:instrText xml:space="preserve"> PAGEREF _Toc11522969 \h </w:instrText>
            </w:r>
            <w:r>
              <w:rPr>
                <w:noProof/>
                <w:webHidden/>
              </w:rPr>
            </w:r>
            <w:r>
              <w:rPr>
                <w:noProof/>
                <w:webHidden/>
              </w:rPr>
              <w:fldChar w:fldCharType="separate"/>
            </w:r>
            <w:r>
              <w:rPr>
                <w:noProof/>
                <w:webHidden/>
              </w:rPr>
              <w:t>28</w:t>
            </w:r>
            <w:r>
              <w:rPr>
                <w:noProof/>
                <w:webHidden/>
              </w:rPr>
              <w:fldChar w:fldCharType="end"/>
            </w:r>
          </w:hyperlink>
        </w:p>
        <w:p w14:paraId="4028A61B" w14:textId="2A09E483" w:rsidR="00EC22F5" w:rsidRDefault="00EC22F5">
          <w:pPr>
            <w:pStyle w:val="TOC1"/>
            <w:tabs>
              <w:tab w:val="right" w:leader="dot" w:pos="9016"/>
            </w:tabs>
            <w:rPr>
              <w:rFonts w:eastAsiaTheme="minorEastAsia"/>
              <w:noProof/>
              <w:szCs w:val="24"/>
            </w:rPr>
          </w:pPr>
          <w:hyperlink w:anchor="_Toc11522970" w:history="1">
            <w:r w:rsidRPr="000F0A6F">
              <w:rPr>
                <w:rStyle w:val="Hyperlink"/>
                <w:noProof/>
              </w:rPr>
              <w:t>References</w:t>
            </w:r>
            <w:r>
              <w:rPr>
                <w:noProof/>
                <w:webHidden/>
              </w:rPr>
              <w:tab/>
            </w:r>
            <w:r>
              <w:rPr>
                <w:noProof/>
                <w:webHidden/>
              </w:rPr>
              <w:fldChar w:fldCharType="begin"/>
            </w:r>
            <w:r>
              <w:rPr>
                <w:noProof/>
                <w:webHidden/>
              </w:rPr>
              <w:instrText xml:space="preserve"> PAGEREF _Toc11522970 \h </w:instrText>
            </w:r>
            <w:r>
              <w:rPr>
                <w:noProof/>
                <w:webHidden/>
              </w:rPr>
            </w:r>
            <w:r>
              <w:rPr>
                <w:noProof/>
                <w:webHidden/>
              </w:rPr>
              <w:fldChar w:fldCharType="separate"/>
            </w:r>
            <w:r>
              <w:rPr>
                <w:noProof/>
                <w:webHidden/>
              </w:rPr>
              <w:t>28</w:t>
            </w:r>
            <w:r>
              <w:rPr>
                <w:noProof/>
                <w:webHidden/>
              </w:rPr>
              <w:fldChar w:fldCharType="end"/>
            </w:r>
          </w:hyperlink>
        </w:p>
        <w:p w14:paraId="7279246F" w14:textId="369E16C3" w:rsidR="00EC22F5" w:rsidRDefault="00EC22F5">
          <w:pPr>
            <w:pStyle w:val="TOC1"/>
            <w:tabs>
              <w:tab w:val="right" w:leader="dot" w:pos="9016"/>
            </w:tabs>
            <w:rPr>
              <w:rFonts w:eastAsiaTheme="minorEastAsia"/>
              <w:noProof/>
              <w:szCs w:val="24"/>
            </w:rPr>
          </w:pPr>
          <w:hyperlink w:anchor="_Toc11522971" w:history="1">
            <w:r w:rsidRPr="000F0A6F">
              <w:rPr>
                <w:rStyle w:val="Hyperlink"/>
                <w:noProof/>
              </w:rPr>
              <w:t>Appendix</w:t>
            </w:r>
            <w:r>
              <w:rPr>
                <w:noProof/>
                <w:webHidden/>
              </w:rPr>
              <w:tab/>
            </w:r>
            <w:r>
              <w:rPr>
                <w:noProof/>
                <w:webHidden/>
              </w:rPr>
              <w:fldChar w:fldCharType="begin"/>
            </w:r>
            <w:r>
              <w:rPr>
                <w:noProof/>
                <w:webHidden/>
              </w:rPr>
              <w:instrText xml:space="preserve"> PAGEREF _Toc11522971 \h </w:instrText>
            </w:r>
            <w:r>
              <w:rPr>
                <w:noProof/>
                <w:webHidden/>
              </w:rPr>
            </w:r>
            <w:r>
              <w:rPr>
                <w:noProof/>
                <w:webHidden/>
              </w:rPr>
              <w:fldChar w:fldCharType="separate"/>
            </w:r>
            <w:r>
              <w:rPr>
                <w:noProof/>
                <w:webHidden/>
              </w:rPr>
              <w:t>30</w:t>
            </w:r>
            <w:r>
              <w:rPr>
                <w:noProof/>
                <w:webHidden/>
              </w:rPr>
              <w:fldChar w:fldCharType="end"/>
            </w:r>
          </w:hyperlink>
        </w:p>
        <w:p w14:paraId="2C77B33B" w14:textId="6B241AA1" w:rsidR="00EC22F5" w:rsidRDefault="00EC22F5">
          <w:pPr>
            <w:pStyle w:val="TOC2"/>
            <w:tabs>
              <w:tab w:val="right" w:leader="dot" w:pos="9016"/>
            </w:tabs>
            <w:rPr>
              <w:rFonts w:eastAsiaTheme="minorEastAsia"/>
              <w:noProof/>
              <w:szCs w:val="24"/>
            </w:rPr>
          </w:pPr>
          <w:hyperlink w:anchor="_Toc11522972" w:history="1">
            <w:r w:rsidRPr="000F0A6F">
              <w:rPr>
                <w:rStyle w:val="Hyperlink"/>
                <w:noProof/>
              </w:rPr>
              <w:t>Calculations for Relaxation Oscillator frequency</w:t>
            </w:r>
            <w:r>
              <w:rPr>
                <w:noProof/>
                <w:webHidden/>
              </w:rPr>
              <w:tab/>
            </w:r>
            <w:r>
              <w:rPr>
                <w:noProof/>
                <w:webHidden/>
              </w:rPr>
              <w:fldChar w:fldCharType="begin"/>
            </w:r>
            <w:r>
              <w:rPr>
                <w:noProof/>
                <w:webHidden/>
              </w:rPr>
              <w:instrText xml:space="preserve"> PAGEREF _Toc11522972 \h </w:instrText>
            </w:r>
            <w:r>
              <w:rPr>
                <w:noProof/>
                <w:webHidden/>
              </w:rPr>
            </w:r>
            <w:r>
              <w:rPr>
                <w:noProof/>
                <w:webHidden/>
              </w:rPr>
              <w:fldChar w:fldCharType="separate"/>
            </w:r>
            <w:r>
              <w:rPr>
                <w:noProof/>
                <w:webHidden/>
              </w:rPr>
              <w:t>30</w:t>
            </w:r>
            <w:r>
              <w:rPr>
                <w:noProof/>
                <w:webHidden/>
              </w:rPr>
              <w:fldChar w:fldCharType="end"/>
            </w:r>
          </w:hyperlink>
        </w:p>
        <w:p w14:paraId="0723B07C" w14:textId="3D4E2A7B" w:rsidR="00EC22F5" w:rsidRDefault="00EC22F5">
          <w:pPr>
            <w:pStyle w:val="TOC1"/>
            <w:tabs>
              <w:tab w:val="right" w:leader="dot" w:pos="9016"/>
            </w:tabs>
            <w:rPr>
              <w:rFonts w:eastAsiaTheme="minorEastAsia"/>
              <w:noProof/>
              <w:szCs w:val="24"/>
            </w:rPr>
          </w:pPr>
          <w:hyperlink w:anchor="_Toc11522973" w:history="1">
            <w:r w:rsidRPr="000F0A6F">
              <w:rPr>
                <w:rStyle w:val="Hyperlink"/>
                <w:noProof/>
              </w:rPr>
              <w:t>Notes</w:t>
            </w:r>
            <w:r>
              <w:rPr>
                <w:noProof/>
                <w:webHidden/>
              </w:rPr>
              <w:tab/>
            </w:r>
            <w:r>
              <w:rPr>
                <w:noProof/>
                <w:webHidden/>
              </w:rPr>
              <w:fldChar w:fldCharType="begin"/>
            </w:r>
            <w:r>
              <w:rPr>
                <w:noProof/>
                <w:webHidden/>
              </w:rPr>
              <w:instrText xml:space="preserve"> PAGEREF _Toc11522973 \h </w:instrText>
            </w:r>
            <w:r>
              <w:rPr>
                <w:noProof/>
                <w:webHidden/>
              </w:rPr>
            </w:r>
            <w:r>
              <w:rPr>
                <w:noProof/>
                <w:webHidden/>
              </w:rPr>
              <w:fldChar w:fldCharType="separate"/>
            </w:r>
            <w:r>
              <w:rPr>
                <w:noProof/>
                <w:webHidden/>
              </w:rPr>
              <w:t>31</w:t>
            </w:r>
            <w:r>
              <w:rPr>
                <w:noProof/>
                <w:webHidden/>
              </w:rPr>
              <w:fldChar w:fldCharType="end"/>
            </w:r>
          </w:hyperlink>
        </w:p>
        <w:p w14:paraId="0C052AD4" w14:textId="491726ED" w:rsidR="00EF7A46" w:rsidRDefault="001015EB">
          <w:pPr>
            <w:rPr>
              <w:b/>
              <w:bCs/>
              <w:noProof/>
            </w:rPr>
          </w:pPr>
          <w:r>
            <w:rPr>
              <w:b/>
              <w:bCs/>
              <w:noProof/>
            </w:rPr>
            <w:fldChar w:fldCharType="end"/>
          </w:r>
        </w:p>
      </w:sdtContent>
    </w:sdt>
    <w:p w14:paraId="2F149AE0" w14:textId="17FACFDE" w:rsidR="001015EB" w:rsidRPr="00EF7A46" w:rsidRDefault="001015EB">
      <w:r>
        <w:br w:type="page"/>
      </w:r>
    </w:p>
    <w:p w14:paraId="34CE0B41" w14:textId="77777777" w:rsidR="00EF7A46" w:rsidRDefault="00EF7A46" w:rsidP="00723377">
      <w:pPr>
        <w:pStyle w:val="Heading1"/>
        <w:jc w:val="both"/>
      </w:pPr>
    </w:p>
    <w:p w14:paraId="74E326DD" w14:textId="14D17E03" w:rsidR="00723377" w:rsidRPr="00723377" w:rsidRDefault="00F01BAB" w:rsidP="00723377">
      <w:pPr>
        <w:pStyle w:val="Heading1"/>
        <w:jc w:val="both"/>
      </w:pPr>
      <w:bookmarkStart w:id="0" w:name="_Toc11522937"/>
      <w:r>
        <w:t>Introduction</w:t>
      </w:r>
      <w:bookmarkEnd w:id="0"/>
    </w:p>
    <w:p w14:paraId="38E279E7" w14:textId="2D89EFDF" w:rsidR="00F01BAB" w:rsidRPr="00723377" w:rsidRDefault="00EF7A46" w:rsidP="00723377">
      <w:pPr>
        <w:jc w:val="both"/>
        <w:rPr>
          <w:szCs w:val="24"/>
        </w:rPr>
      </w:pPr>
      <w:r w:rsidRPr="00723377">
        <w:rPr>
          <w:szCs w:val="24"/>
        </w:rPr>
        <w:t>The project outlined in this report involves the construction of a</w:t>
      </w:r>
      <w:r w:rsidR="00094ED6">
        <w:rPr>
          <w:szCs w:val="24"/>
        </w:rPr>
        <w:t xml:space="preserve"> Successive Approximation</w:t>
      </w:r>
      <w:r w:rsidRPr="00723377">
        <w:rPr>
          <w:szCs w:val="24"/>
        </w:rPr>
        <w:t xml:space="preserve"> Analogue to Digital Converter. </w:t>
      </w:r>
      <w:r w:rsidR="001D53A3">
        <w:rPr>
          <w:szCs w:val="24"/>
        </w:rPr>
        <w:t>The circuit will take in an analogue voltage value from an on-board accelerometer</w:t>
      </w:r>
      <w:r w:rsidR="00600D39">
        <w:rPr>
          <w:szCs w:val="24"/>
        </w:rPr>
        <w:t xml:space="preserve"> </w:t>
      </w:r>
      <w:r w:rsidR="001D53A3">
        <w:rPr>
          <w:szCs w:val="24"/>
        </w:rPr>
        <w:t>and will output a digital PWM signal</w:t>
      </w:r>
      <w:r w:rsidR="00F12A87">
        <w:rPr>
          <w:szCs w:val="24"/>
        </w:rPr>
        <w:t>, via an embedded Arduino board</w:t>
      </w:r>
      <w:r w:rsidR="001D53A3">
        <w:rPr>
          <w:szCs w:val="24"/>
        </w:rPr>
        <w:t xml:space="preserve">. </w:t>
      </w:r>
      <w:r w:rsidRPr="00723377">
        <w:rPr>
          <w:szCs w:val="24"/>
        </w:rPr>
        <w:t xml:space="preserve">The report will describe the </w:t>
      </w:r>
      <w:r w:rsidR="002C24E3">
        <w:rPr>
          <w:szCs w:val="24"/>
        </w:rPr>
        <w:t xml:space="preserve">functions of the </w:t>
      </w:r>
      <w:r w:rsidRPr="00723377">
        <w:rPr>
          <w:szCs w:val="24"/>
        </w:rPr>
        <w:t xml:space="preserve">different </w:t>
      </w:r>
      <w:r w:rsidR="00DA5D15">
        <w:rPr>
          <w:szCs w:val="24"/>
        </w:rPr>
        <w:t>sections</w:t>
      </w:r>
      <w:r w:rsidRPr="00723377">
        <w:rPr>
          <w:szCs w:val="24"/>
        </w:rPr>
        <w:t xml:space="preserve"> of the converter, the process of building </w:t>
      </w:r>
      <w:r w:rsidR="002C24E3">
        <w:rPr>
          <w:szCs w:val="24"/>
        </w:rPr>
        <w:t>each section</w:t>
      </w:r>
      <w:r w:rsidRPr="00723377">
        <w:rPr>
          <w:szCs w:val="24"/>
        </w:rPr>
        <w:t xml:space="preserve"> and </w:t>
      </w:r>
      <w:r w:rsidR="002C24E3">
        <w:rPr>
          <w:szCs w:val="24"/>
        </w:rPr>
        <w:t>its</w:t>
      </w:r>
      <w:r w:rsidRPr="00723377">
        <w:rPr>
          <w:szCs w:val="24"/>
        </w:rPr>
        <w:t xml:space="preserve"> implementation, and </w:t>
      </w:r>
      <w:r w:rsidR="00DA5D15">
        <w:rPr>
          <w:szCs w:val="24"/>
        </w:rPr>
        <w:t>details of</w:t>
      </w:r>
      <w:r w:rsidRPr="00723377">
        <w:rPr>
          <w:szCs w:val="24"/>
        </w:rPr>
        <w:t xml:space="preserve"> how the circuit how tested. Finally, there will be a discussion of the project and what was learned. </w:t>
      </w:r>
    </w:p>
    <w:p w14:paraId="60DD15B4" w14:textId="77777777" w:rsidR="00DA5D15" w:rsidRDefault="00DA5D15" w:rsidP="00723377">
      <w:pPr>
        <w:pStyle w:val="Heading1"/>
        <w:jc w:val="both"/>
      </w:pPr>
    </w:p>
    <w:p w14:paraId="2802FA6A" w14:textId="2F295CE2" w:rsidR="00723377" w:rsidRPr="00723377" w:rsidRDefault="00F01BAB" w:rsidP="00723377">
      <w:pPr>
        <w:pStyle w:val="Heading1"/>
        <w:jc w:val="both"/>
      </w:pPr>
      <w:bookmarkStart w:id="1" w:name="_Toc11522938"/>
      <w:r>
        <w:t>Acknowledgements</w:t>
      </w:r>
      <w:bookmarkEnd w:id="1"/>
    </w:p>
    <w:p w14:paraId="29F62EA2" w14:textId="00443F30" w:rsidR="001015EB" w:rsidRPr="00723377" w:rsidRDefault="00EF7A46" w:rsidP="00723377">
      <w:pPr>
        <w:jc w:val="both"/>
        <w:rPr>
          <w:szCs w:val="24"/>
        </w:rPr>
      </w:pPr>
      <w:r w:rsidRPr="00723377">
        <w:rPr>
          <w:szCs w:val="24"/>
        </w:rPr>
        <w:t>With thanks to Fergal Brennan and Martin Fogarty</w:t>
      </w:r>
      <w:r w:rsidR="009455F6">
        <w:rPr>
          <w:szCs w:val="24"/>
        </w:rPr>
        <w:t>.</w:t>
      </w:r>
    </w:p>
    <w:p w14:paraId="548B1ADF" w14:textId="77777777" w:rsidR="00DA5D15" w:rsidRDefault="00DA5D15" w:rsidP="00723377">
      <w:pPr>
        <w:pStyle w:val="Heading1"/>
        <w:jc w:val="both"/>
      </w:pPr>
    </w:p>
    <w:p w14:paraId="5AEAA30C" w14:textId="1C967ECC" w:rsidR="00723377" w:rsidRPr="00723377" w:rsidRDefault="001015EB" w:rsidP="00723377">
      <w:pPr>
        <w:pStyle w:val="Heading1"/>
        <w:jc w:val="both"/>
      </w:pPr>
      <w:bookmarkStart w:id="2" w:name="_Toc11522939"/>
      <w:r>
        <w:t>Project planning</w:t>
      </w:r>
      <w:bookmarkEnd w:id="2"/>
    </w:p>
    <w:p w14:paraId="124CF83A" w14:textId="56F9A84F" w:rsidR="00EF7A46" w:rsidRDefault="00EF7A46" w:rsidP="00723377">
      <w:pPr>
        <w:jc w:val="both"/>
      </w:pPr>
      <w:r>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EF7A46" w:rsidRDefault="00EF7A46" w:rsidP="00723377">
      <w:pPr>
        <w:jc w:val="both"/>
      </w:pPr>
    </w:p>
    <w:p w14:paraId="46ABEDC1" w14:textId="3E8717F5" w:rsidR="00F01BAB" w:rsidRDefault="001015EB" w:rsidP="00723377">
      <w:pPr>
        <w:pStyle w:val="Heading1"/>
        <w:jc w:val="both"/>
      </w:pPr>
      <w:bookmarkStart w:id="3" w:name="_Toc11522940"/>
      <w:r>
        <w:lastRenderedPageBreak/>
        <w:t>Overview</w:t>
      </w:r>
      <w:r w:rsidR="00F01BAB">
        <w:t xml:space="preserve"> </w:t>
      </w:r>
      <w:r w:rsidR="0023068C">
        <w:t>of</w:t>
      </w:r>
      <w:r w:rsidR="00F01BAB">
        <w:t xml:space="preserve"> the Circuits</w:t>
      </w:r>
      <w:bookmarkEnd w:id="3"/>
    </w:p>
    <w:p w14:paraId="4CCCD729" w14:textId="77777777" w:rsidR="00F01BAB" w:rsidRDefault="00F01BAB" w:rsidP="00A67F0A">
      <w:pPr>
        <w:pStyle w:val="Heading2"/>
        <w:jc w:val="both"/>
      </w:pPr>
    </w:p>
    <w:p w14:paraId="696715C3" w14:textId="7792B0C7" w:rsidR="00F01BAB" w:rsidRDefault="00F01BAB" w:rsidP="00A67F0A">
      <w:pPr>
        <w:pStyle w:val="Heading2"/>
        <w:jc w:val="both"/>
      </w:pPr>
      <w:bookmarkStart w:id="4" w:name="_Voltage_Regulator"/>
      <w:bookmarkStart w:id="5" w:name="_Toc11522941"/>
      <w:bookmarkEnd w:id="4"/>
      <w:r>
        <w:t>Voltage Regulator</w:t>
      </w:r>
      <w:bookmarkEnd w:id="5"/>
      <w:r>
        <w:t xml:space="preserve"> </w:t>
      </w:r>
    </w:p>
    <w:p w14:paraId="6C9D1AC0" w14:textId="23A75148" w:rsidR="00E359A8" w:rsidRDefault="00B47FF6" w:rsidP="00A67F0A">
      <w:pPr>
        <w:jc w:val="both"/>
        <w:rPr>
          <w:szCs w:val="24"/>
        </w:rPr>
      </w:pPr>
      <w:r>
        <w:rPr>
          <w:szCs w:val="24"/>
        </w:rPr>
        <w:t xml:space="preserve">The first </w:t>
      </w:r>
      <w:r w:rsidR="001F5B2C">
        <w:rPr>
          <w:szCs w:val="24"/>
        </w:rPr>
        <w:t xml:space="preserve">section of the ADC consists of a voltage regulator circuit. </w:t>
      </w:r>
      <w:r w:rsidR="00930E27">
        <w:rPr>
          <w:szCs w:val="24"/>
        </w:rPr>
        <w:t>A voltage regulator</w:t>
      </w:r>
      <w:r w:rsidR="001F5B2C">
        <w:rPr>
          <w:szCs w:val="24"/>
        </w:rPr>
        <w:t xml:space="preserve"> is necessary as it important to have a steady, regular power supply to power the rest of the board.</w:t>
      </w:r>
      <w:r w:rsidR="00267C03">
        <w:rPr>
          <w:szCs w:val="24"/>
        </w:rPr>
        <w:t xml:space="preserve"> This may not be possible from a bench PSU as they are prone to excessive AC ripple.</w:t>
      </w:r>
      <w:r w:rsidR="001F5B2C">
        <w:rPr>
          <w:szCs w:val="24"/>
        </w:rPr>
        <w:t xml:space="preserve"> </w:t>
      </w:r>
      <w:r w:rsidR="00B54066">
        <w:rPr>
          <w:szCs w:val="24"/>
        </w:rPr>
        <w:t xml:space="preserve">AC Ripple is the slight variation in a DC signal caused by inadequate </w:t>
      </w:r>
      <w:r w:rsidR="005F77A2">
        <w:rPr>
          <w:szCs w:val="24"/>
        </w:rPr>
        <w:t>conversion</w:t>
      </w:r>
      <w:r w:rsidR="00B54066">
        <w:rPr>
          <w:szCs w:val="24"/>
        </w:rPr>
        <w:t xml:space="preserve"> of the AC source voltage </w:t>
      </w:r>
      <w:r w:rsidR="005F77A2">
        <w:rPr>
          <w:szCs w:val="24"/>
        </w:rPr>
        <w:t xml:space="preserve">to DC </w:t>
      </w:r>
      <w:r w:rsidR="005F77A2">
        <w:rPr>
          <w:szCs w:val="24"/>
        </w:rPr>
        <w:fldChar w:fldCharType="begin" w:fldLock="1"/>
      </w:r>
      <w:r w:rsidR="00A97FCA">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Pr>
          <w:szCs w:val="24"/>
        </w:rPr>
        <w:fldChar w:fldCharType="separate"/>
      </w:r>
      <w:r w:rsidR="005F77A2" w:rsidRPr="005F77A2">
        <w:rPr>
          <w:noProof/>
          <w:szCs w:val="24"/>
        </w:rPr>
        <w:t>[1]</w:t>
      </w:r>
      <w:r w:rsidR="005F77A2">
        <w:rPr>
          <w:szCs w:val="24"/>
        </w:rPr>
        <w:fldChar w:fldCharType="end"/>
      </w:r>
    </w:p>
    <w:p w14:paraId="70A7866E" w14:textId="3348FE89" w:rsidR="00666C06" w:rsidRDefault="001F5B2C" w:rsidP="00A67F0A">
      <w:pPr>
        <w:jc w:val="both"/>
        <w:rPr>
          <w:szCs w:val="24"/>
        </w:rPr>
      </w:pPr>
      <w:r>
        <w:rPr>
          <w:szCs w:val="24"/>
        </w:rPr>
        <w:t>The primary component in this section is an</w:t>
      </w:r>
      <w:r w:rsidR="00930E27">
        <w:rPr>
          <w:rFonts w:ascii="Courier New" w:hAnsi="Courier New" w:cs="Courier New"/>
          <w:b/>
          <w:bCs/>
          <w:szCs w:val="24"/>
        </w:rPr>
        <w:t xml:space="preserve"> </w:t>
      </w:r>
      <w:r w:rsidRPr="001708FA">
        <w:rPr>
          <w:rFonts w:ascii="Garamond" w:hAnsi="Garamond" w:cs="Courier New"/>
          <w:b/>
          <w:bCs/>
          <w:szCs w:val="24"/>
        </w:rPr>
        <w:t>LM7805CT</w:t>
      </w:r>
      <w:r>
        <w:rPr>
          <w:szCs w:val="24"/>
        </w:rPr>
        <w:t>, a linear voltage regulator with fixed voltage output of 5V</w:t>
      </w:r>
      <w:r w:rsidR="008D314D">
        <w:rPr>
          <w:szCs w:val="24"/>
        </w:rPr>
        <w:t xml:space="preserve"> </w:t>
      </w:r>
      <w:r w:rsidR="008D314D">
        <w:rPr>
          <w:szCs w:val="24"/>
        </w:rPr>
        <w:fldChar w:fldCharType="begin" w:fldLock="1"/>
      </w:r>
      <w:r w:rsidR="006C5251">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Pr>
          <w:szCs w:val="24"/>
        </w:rPr>
        <w:fldChar w:fldCharType="separate"/>
      </w:r>
      <w:r w:rsidR="005F77A2" w:rsidRPr="005F77A2">
        <w:rPr>
          <w:noProof/>
          <w:szCs w:val="24"/>
        </w:rPr>
        <w:t>[2]</w:t>
      </w:r>
      <w:r w:rsidR="008D314D">
        <w:rPr>
          <w:szCs w:val="24"/>
        </w:rPr>
        <w:fldChar w:fldCharType="end"/>
      </w:r>
      <w:r w:rsidR="009E4681">
        <w:rPr>
          <w:szCs w:val="24"/>
        </w:rPr>
        <w:t xml:space="preserve">. The </w:t>
      </w:r>
      <w:r w:rsidR="009E4681" w:rsidRPr="001708FA">
        <w:rPr>
          <w:rFonts w:ascii="Garamond" w:hAnsi="Garamond"/>
          <w:b/>
          <w:bCs/>
          <w:szCs w:val="24"/>
        </w:rPr>
        <w:t>LM7805</w:t>
      </w:r>
      <w:r w:rsidR="00E803A2">
        <w:rPr>
          <w:rFonts w:ascii="Garamond" w:hAnsi="Garamond"/>
          <w:b/>
          <w:bCs/>
          <w:szCs w:val="24"/>
        </w:rPr>
        <w:t>CT</w:t>
      </w:r>
      <w:r w:rsidR="009E4681">
        <w:rPr>
          <w:szCs w:val="24"/>
        </w:rPr>
        <w:t xml:space="preserve"> is particularly efficient for this purpose as it can dissipate a lot of heat </w:t>
      </w:r>
      <w:r w:rsidR="009E4681">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Pr>
          <w:szCs w:val="24"/>
        </w:rPr>
        <w:fldChar w:fldCharType="separate"/>
      </w:r>
      <w:r w:rsidR="005F77A2" w:rsidRPr="005F77A2">
        <w:rPr>
          <w:noProof/>
          <w:szCs w:val="24"/>
        </w:rPr>
        <w:t>[3]</w:t>
      </w:r>
      <w:r w:rsidR="009E4681">
        <w:rPr>
          <w:szCs w:val="24"/>
        </w:rPr>
        <w:fldChar w:fldCharType="end"/>
      </w:r>
      <w:r w:rsidR="009E4681">
        <w:rPr>
          <w:szCs w:val="24"/>
        </w:rPr>
        <w:t xml:space="preserve">. </w:t>
      </w:r>
      <w:r w:rsidR="007D0DD4">
        <w:rPr>
          <w:szCs w:val="24"/>
        </w:rPr>
        <w:t xml:space="preserve">The regulator functions by essentially comparing the output voltage to a reference voltage and adjusting based on error until the required output voltage is met </w:t>
      </w:r>
      <w:r w:rsidR="007D0DD4">
        <w:rPr>
          <w:szCs w:val="24"/>
        </w:rPr>
        <w:fldChar w:fldCharType="begin" w:fldLock="1"/>
      </w:r>
      <w:r w:rsidR="006C5251">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Pr>
          <w:szCs w:val="24"/>
        </w:rPr>
        <w:fldChar w:fldCharType="separate"/>
      </w:r>
      <w:r w:rsidR="007D0DD4" w:rsidRPr="00A97FCA">
        <w:rPr>
          <w:noProof/>
          <w:szCs w:val="24"/>
        </w:rPr>
        <w:t>[4]</w:t>
      </w:r>
      <w:r w:rsidR="007D0DD4">
        <w:rPr>
          <w:szCs w:val="24"/>
        </w:rPr>
        <w:fldChar w:fldCharType="end"/>
      </w:r>
      <w:r w:rsidR="007D0DD4">
        <w:rPr>
          <w:szCs w:val="24"/>
        </w:rPr>
        <w:t>.</w:t>
      </w:r>
    </w:p>
    <w:p w14:paraId="1514EF84" w14:textId="4C77AD3B" w:rsidR="00E803A2" w:rsidRDefault="008D1617" w:rsidP="00A67F0A">
      <w:pPr>
        <w:jc w:val="both"/>
        <w:rPr>
          <w:szCs w:val="24"/>
        </w:rPr>
      </w:pPr>
      <w:r w:rsidRPr="00930E27">
        <w:rPr>
          <w:szCs w:val="24"/>
        </w:rPr>
        <w:t xml:space="preserve">Decoupling </w:t>
      </w:r>
      <w:r>
        <w:rPr>
          <w:szCs w:val="24"/>
        </w:rPr>
        <w:t xml:space="preserve">capacitors are used to </w:t>
      </w:r>
      <w:r w:rsidR="00CC1B68">
        <w:rPr>
          <w:szCs w:val="24"/>
        </w:rPr>
        <w:t>filter the input signal from the PSU to the regulator, and are also used on the IC’s output to filter</w:t>
      </w:r>
      <w:r w:rsidR="00F226E9">
        <w:rPr>
          <w:szCs w:val="24"/>
        </w:rPr>
        <w:t xml:space="preserve"> and smooth</w:t>
      </w:r>
      <w:r w:rsidR="00CC1B68">
        <w:rPr>
          <w:szCs w:val="24"/>
        </w:rPr>
        <w:t xml:space="preserve"> the output signal. In th</w:t>
      </w:r>
      <w:r w:rsidR="00136590">
        <w:rPr>
          <w:szCs w:val="24"/>
        </w:rPr>
        <w:t>e</w:t>
      </w:r>
      <w:r w:rsidR="00CC1B68">
        <w:rPr>
          <w:szCs w:val="24"/>
        </w:rPr>
        <w:t xml:space="preserve"> context of the full circuit, AC Ripple may potentially become a problem</w:t>
      </w:r>
      <w:r w:rsidR="00136590">
        <w:rPr>
          <w:szCs w:val="24"/>
        </w:rPr>
        <w:t>,</w:t>
      </w:r>
      <w:r w:rsidR="00CC1B68">
        <w:rPr>
          <w:szCs w:val="24"/>
        </w:rPr>
        <w:t xml:space="preserve"> as it may interfere with the very small</w:t>
      </w:r>
      <w:r w:rsidR="00136590">
        <w:rPr>
          <w:szCs w:val="24"/>
        </w:rPr>
        <w:t xml:space="preserve"> reference</w:t>
      </w:r>
      <w:r w:rsidR="00CC1B68">
        <w:rPr>
          <w:szCs w:val="24"/>
        </w:rPr>
        <w:t xml:space="preserve"> voltage values </w:t>
      </w:r>
      <w:r w:rsidR="00136590">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Default="00E359A8" w:rsidP="00A67F0A">
      <w:pPr>
        <w:jc w:val="both"/>
        <w:rPr>
          <w:rFonts w:eastAsiaTheme="minorEastAsia"/>
          <w:szCs w:val="24"/>
        </w:rPr>
      </w:pPr>
      <w:r>
        <w:rPr>
          <w:rFonts w:eastAsiaTheme="minorEastAsia"/>
          <w:szCs w:val="24"/>
        </w:rPr>
        <w:t xml:space="preserve">A load resistor is connected to the output of the </w:t>
      </w:r>
      <w:r w:rsidRPr="001708FA">
        <w:rPr>
          <w:rFonts w:ascii="Garamond" w:hAnsi="Garamond"/>
          <w:b/>
          <w:bCs/>
          <w:szCs w:val="24"/>
        </w:rPr>
        <w:t>LM7805</w:t>
      </w:r>
      <w:r>
        <w:rPr>
          <w:rFonts w:ascii="Garamond" w:hAnsi="Garamond"/>
          <w:b/>
          <w:bCs/>
          <w:szCs w:val="24"/>
        </w:rPr>
        <w:t xml:space="preserve">CT </w:t>
      </w:r>
      <w:r>
        <w:rPr>
          <w:rFonts w:eastAsiaTheme="minorEastAsia"/>
          <w:szCs w:val="24"/>
        </w:rPr>
        <w:t>as is an LED, for testing purposes. A rectifier diode is placed on the IC input, to further reduce AC Ripple.</w:t>
      </w:r>
    </w:p>
    <w:p w14:paraId="6CE4682E" w14:textId="77777777" w:rsidR="00347779" w:rsidRPr="00E803A2" w:rsidRDefault="00347779" w:rsidP="00A67F0A">
      <w:pPr>
        <w:jc w:val="both"/>
        <w:rPr>
          <w:rFonts w:eastAsiaTheme="minorEastAsia"/>
          <w:szCs w:val="24"/>
        </w:rPr>
      </w:pPr>
    </w:p>
    <w:p w14:paraId="32BAB9D3" w14:textId="263D948A" w:rsidR="00F93590" w:rsidRDefault="00F93590" w:rsidP="00A67F0A">
      <w:pPr>
        <w:pStyle w:val="Heading2"/>
        <w:jc w:val="both"/>
      </w:pPr>
      <w:bookmarkStart w:id="6" w:name="_Toc11522942"/>
      <w:r>
        <w:t>Relaxation Oscillator</w:t>
      </w:r>
      <w:bookmarkEnd w:id="6"/>
    </w:p>
    <w:p w14:paraId="49C4F301" w14:textId="77777777" w:rsidR="006C5251" w:rsidRDefault="00C46A74" w:rsidP="00A67F0A">
      <w:pPr>
        <w:jc w:val="both"/>
        <w:rPr>
          <w:szCs w:val="24"/>
        </w:rPr>
      </w:pPr>
      <w:r w:rsidRPr="00C46A74">
        <w:rPr>
          <w:szCs w:val="24"/>
        </w:rPr>
        <w:t>The next section</w:t>
      </w:r>
      <w:r>
        <w:rPr>
          <w:szCs w:val="24"/>
        </w:rPr>
        <w:t xml:space="preserve"> of the ADC consists of a relaxation</w:t>
      </w:r>
      <w:r w:rsidR="00290BE4">
        <w:rPr>
          <w:szCs w:val="24"/>
        </w:rPr>
        <w:t xml:space="preserve"> oscillator. The function of </w:t>
      </w:r>
      <w:r w:rsidR="004772DE">
        <w:rPr>
          <w:szCs w:val="24"/>
        </w:rPr>
        <w:t>this</w:t>
      </w:r>
      <w:r w:rsidR="00290BE4">
        <w:rPr>
          <w:szCs w:val="24"/>
        </w:rPr>
        <w:t xml:space="preserve"> relaxation oscillator is to act as a clock. </w:t>
      </w:r>
      <w:r w:rsidR="004772DE">
        <w:rPr>
          <w:szCs w:val="24"/>
        </w:rPr>
        <w:t>The frequency of the output of this clock will determine the eventual Pulse Width Modulation frequency of the output of the comparator</w:t>
      </w:r>
      <w:r w:rsidR="006C5251">
        <w:rPr>
          <w:szCs w:val="24"/>
        </w:rPr>
        <w:t>, which will</w:t>
      </w:r>
      <w:r w:rsidR="00286487">
        <w:rPr>
          <w:szCs w:val="24"/>
        </w:rPr>
        <w:t xml:space="preserve"> be sent to the embedded processor. </w:t>
      </w:r>
    </w:p>
    <w:p w14:paraId="19D166F5" w14:textId="2F964CAA" w:rsidR="00D974D8" w:rsidRDefault="007D7C55" w:rsidP="00A67F0A">
      <w:pPr>
        <w:jc w:val="both"/>
        <w:rPr>
          <w:szCs w:val="24"/>
        </w:rPr>
      </w:pPr>
      <w:r>
        <w:rPr>
          <w:szCs w:val="24"/>
        </w:rPr>
        <w:lastRenderedPageBreak/>
        <w:t xml:space="preserve">The primary component at this stage is an </w:t>
      </w:r>
      <w:r w:rsidRPr="007D7C55">
        <w:rPr>
          <w:rFonts w:ascii="Garamond" w:hAnsi="Garamond"/>
          <w:b/>
          <w:bCs/>
          <w:szCs w:val="24"/>
        </w:rPr>
        <w:t>LM74AC</w:t>
      </w:r>
      <w:r>
        <w:rPr>
          <w:szCs w:val="24"/>
        </w:rPr>
        <w:t>, a Hex Inverter with Schmitt Trigger Input.</w:t>
      </w:r>
      <w:r w:rsidR="006C5251">
        <w:rPr>
          <w:szCs w:val="24"/>
        </w:rPr>
        <w:t xml:space="preserve"> The </w:t>
      </w:r>
      <w:r w:rsidR="006C5251" w:rsidRPr="006C5251">
        <w:rPr>
          <w:rFonts w:ascii="Garamond" w:hAnsi="Garamond"/>
          <w:b/>
          <w:bCs/>
          <w:szCs w:val="24"/>
        </w:rPr>
        <w:t xml:space="preserve">LM74AC </w:t>
      </w:r>
      <w:r w:rsidR="006C5251">
        <w:rPr>
          <w:szCs w:val="24"/>
        </w:rPr>
        <w:t xml:space="preserve">chip contains six inverter gates with Schmitt Trigger inputs </w:t>
      </w:r>
      <w:r w:rsidR="006C5251">
        <w:rPr>
          <w:szCs w:val="24"/>
        </w:rPr>
        <w:fldChar w:fldCharType="begin" w:fldLock="1"/>
      </w:r>
      <w:r w:rsidR="003C3A47">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Pr>
          <w:szCs w:val="24"/>
        </w:rPr>
        <w:fldChar w:fldCharType="separate"/>
      </w:r>
      <w:r w:rsidR="006C5251" w:rsidRPr="006C5251">
        <w:rPr>
          <w:noProof/>
          <w:szCs w:val="24"/>
        </w:rPr>
        <w:t>[5]</w:t>
      </w:r>
      <w:r w:rsidR="006C5251">
        <w:rPr>
          <w:szCs w:val="24"/>
        </w:rPr>
        <w:fldChar w:fldCharType="end"/>
      </w:r>
      <w:r w:rsidR="006C5251">
        <w:rPr>
          <w:szCs w:val="24"/>
        </w:rPr>
        <w:t xml:space="preserve">, two of which are used in this circuit. </w:t>
      </w:r>
    </w:p>
    <w:p w14:paraId="3D5FEBE8" w14:textId="33EEB842" w:rsidR="0053453E" w:rsidRPr="00C46A74" w:rsidRDefault="006E2053" w:rsidP="00A67F0A">
      <w:pPr>
        <w:jc w:val="both"/>
        <w:rPr>
          <w:szCs w:val="24"/>
        </w:rPr>
      </w:pPr>
      <w:r>
        <w:rPr>
          <w:szCs w:val="24"/>
        </w:rPr>
        <w:t xml:space="preserve">The </w:t>
      </w:r>
      <w:r w:rsidR="00347779">
        <w:rPr>
          <w:szCs w:val="24"/>
        </w:rPr>
        <w:t xml:space="preserve">first </w:t>
      </w:r>
      <w:r>
        <w:rPr>
          <w:szCs w:val="24"/>
        </w:rPr>
        <w:t>gate function</w:t>
      </w:r>
      <w:r w:rsidR="00347779">
        <w:rPr>
          <w:szCs w:val="24"/>
        </w:rPr>
        <w:t>s</w:t>
      </w:r>
      <w:r>
        <w:rPr>
          <w:szCs w:val="24"/>
        </w:rPr>
        <w:t xml:space="preserve"> essentially </w:t>
      </w:r>
      <w:r w:rsidR="00D974D8">
        <w:rPr>
          <w:szCs w:val="24"/>
        </w:rPr>
        <w:t xml:space="preserve">as </w:t>
      </w:r>
      <w:r w:rsidR="00347779">
        <w:rPr>
          <w:szCs w:val="24"/>
        </w:rPr>
        <w:t xml:space="preserve">a </w:t>
      </w:r>
      <w:r w:rsidR="00D974D8">
        <w:rPr>
          <w:szCs w:val="24"/>
        </w:rPr>
        <w:t>comparator</w:t>
      </w:r>
      <w:r>
        <w:rPr>
          <w:szCs w:val="24"/>
        </w:rPr>
        <w:t xml:space="preserve">, comparing the input to the gate with negative and positive threshold voltages. According to the datasheet, the negative threshold for a 5V input is 1V, and the positive 3.55V. </w:t>
      </w:r>
      <w:r w:rsidR="00D974D8">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Pr>
          <w:szCs w:val="24"/>
        </w:rPr>
        <w:t>3.5</w:t>
      </w:r>
      <w:r w:rsidR="00D974D8">
        <w:rPr>
          <w:szCs w:val="24"/>
        </w:rPr>
        <w:t xml:space="preserve">5V, it will then be greater than the </w:t>
      </w:r>
      <w:r>
        <w:rPr>
          <w:szCs w:val="24"/>
        </w:rPr>
        <w:t>positive threshold voltage</w:t>
      </w:r>
      <w:r w:rsidR="00D974D8">
        <w:rPr>
          <w:szCs w:val="24"/>
        </w:rPr>
        <w:t xml:space="preserve">, and so the output will switch to 0V. At that point the capacitor will begin discharging. When it discharges to the point where it is less than the </w:t>
      </w:r>
      <w:r>
        <w:rPr>
          <w:szCs w:val="24"/>
        </w:rPr>
        <w:t>negative threshold voltage</w:t>
      </w:r>
      <w:r w:rsidR="00D974D8">
        <w:rPr>
          <w:szCs w:val="24"/>
        </w:rPr>
        <w:t xml:space="preserve">, then </w:t>
      </w:r>
      <w:r>
        <w:rPr>
          <w:szCs w:val="24"/>
        </w:rPr>
        <w:t xml:space="preserve">the output will switch to 5V. In this way, a 5V square wave is generated.  Schmitt Trigger inputs implement hysteresis in the form of the </w:t>
      </w:r>
      <w:proofErr w:type="spellStart"/>
      <w:r>
        <w:rPr>
          <w:szCs w:val="24"/>
        </w:rPr>
        <w:t>thresholded</w:t>
      </w:r>
      <w:proofErr w:type="spellEnd"/>
      <w:r>
        <w:rPr>
          <w:szCs w:val="24"/>
        </w:rPr>
        <w:t xml:space="preserve"> range</w:t>
      </w:r>
      <w:r w:rsidR="00347779">
        <w:rPr>
          <w:szCs w:val="24"/>
        </w:rPr>
        <w:t xml:space="preserve"> of voltages</w:t>
      </w:r>
      <w:r>
        <w:rPr>
          <w:szCs w:val="24"/>
        </w:rPr>
        <w:t xml:space="preserve"> described above</w:t>
      </w:r>
      <w:r w:rsidR="00347779">
        <w:rPr>
          <w:szCs w:val="24"/>
        </w:rPr>
        <w:t xml:space="preserve"> (1V – 3.55V)</w:t>
      </w:r>
      <w:r>
        <w:rPr>
          <w:szCs w:val="24"/>
        </w:rPr>
        <w:t xml:space="preserve">. This is used in order to avoid rapid fluctuations between 0V and 5V. </w:t>
      </w:r>
    </w:p>
    <w:p w14:paraId="4077A147" w14:textId="753E4DEA" w:rsidR="00F01BAB" w:rsidRDefault="00F01BAB" w:rsidP="00A67F0A">
      <w:pPr>
        <w:pStyle w:val="Heading2"/>
        <w:jc w:val="both"/>
      </w:pPr>
      <w:bookmarkStart w:id="7" w:name="_Toc11522943"/>
      <w:r>
        <w:t>Counter</w:t>
      </w:r>
      <w:bookmarkEnd w:id="7"/>
    </w:p>
    <w:p w14:paraId="73718CAE" w14:textId="10963475" w:rsidR="008C7A53" w:rsidRDefault="009F3B7D" w:rsidP="008C7A53">
      <w:pPr>
        <w:jc w:val="both"/>
        <w:rPr>
          <w:szCs w:val="24"/>
        </w:rPr>
      </w:pPr>
      <w:r w:rsidRPr="008C7A53">
        <w:rPr>
          <w:szCs w:val="24"/>
        </w:rPr>
        <w:t xml:space="preserve">In </w:t>
      </w:r>
      <w:r w:rsidR="00DA1EB2" w:rsidRPr="008C7A53">
        <w:rPr>
          <w:szCs w:val="24"/>
        </w:rPr>
        <w:t>this</w:t>
      </w:r>
      <w:r w:rsidRPr="008C7A53">
        <w:rPr>
          <w:szCs w:val="24"/>
        </w:rPr>
        <w:t xml:space="preserve"> stage of the ADC, a counter is used to create </w:t>
      </w:r>
      <w:r w:rsidR="00DA1EB2" w:rsidRPr="008C7A53">
        <w:rPr>
          <w:szCs w:val="24"/>
        </w:rPr>
        <w:t xml:space="preserve">an 8-bit count from 0 to 255, which will be used to generate a ramp output from the next stage of the circuit. </w:t>
      </w:r>
      <w:r w:rsidR="008C7A53" w:rsidRPr="008C7A53">
        <w:rPr>
          <w:szCs w:val="24"/>
        </w:rPr>
        <w:t xml:space="preserve">The main component in this section is an </w:t>
      </w:r>
      <w:r w:rsidR="008C7A53" w:rsidRPr="008C7A53">
        <w:rPr>
          <w:rFonts w:ascii="Garamond" w:hAnsi="Garamond"/>
          <w:b/>
          <w:bCs/>
          <w:szCs w:val="24"/>
        </w:rPr>
        <w:t>SN74HC590</w:t>
      </w:r>
      <w:r w:rsidR="008C7A53" w:rsidRPr="008C7A53">
        <w:rPr>
          <w:szCs w:val="24"/>
        </w:rPr>
        <w:t xml:space="preserve">, an 8-bit digital counter. </w:t>
      </w:r>
      <w:r w:rsidR="008C7A53">
        <w:rPr>
          <w:szCs w:val="24"/>
        </w:rPr>
        <w:t xml:space="preserve">The clock input to this binary counter comes from the relaxation oscillator built in the previous section. The output of the oscillator was found to be </w:t>
      </w:r>
      <w:hyperlink w:anchor="OLE_LINK4" w:history="1">
        <w:r w:rsidR="008C7A53" w:rsidRPr="008C7A53">
          <w:rPr>
            <w:rStyle w:val="Hyperlink"/>
            <w:szCs w:val="24"/>
          </w:rPr>
          <w:t>188.7kHZ</w:t>
        </w:r>
      </w:hyperlink>
      <w:r w:rsidR="008C7A53">
        <w:rPr>
          <w:szCs w:val="24"/>
        </w:rPr>
        <w:t xml:space="preserve">, and so this will be </w:t>
      </w:r>
      <w:r w:rsidR="001E6BB2">
        <w:rPr>
          <w:szCs w:val="24"/>
        </w:rPr>
        <w:t xml:space="preserve">twice </w:t>
      </w:r>
      <w:r w:rsidR="008C7A53">
        <w:rPr>
          <w:szCs w:val="24"/>
        </w:rPr>
        <w:t xml:space="preserve">the frequency of the Least Significant Bit (LSB) of the counter output. </w:t>
      </w:r>
      <w:r w:rsidR="008A2342">
        <w:rPr>
          <w:szCs w:val="24"/>
        </w:rPr>
        <w:t>If we count the LSB as the “</w:t>
      </w:r>
      <w:r w:rsidR="001E6BB2">
        <w:rPr>
          <w:szCs w:val="24"/>
        </w:rPr>
        <w:t>1</w:t>
      </w:r>
      <w:r w:rsidR="001E6BB2" w:rsidRPr="00CE7FF1">
        <w:rPr>
          <w:szCs w:val="24"/>
          <w:vertAlign w:val="superscript"/>
        </w:rPr>
        <w:t>st</w:t>
      </w:r>
      <w:r w:rsidR="008A2342">
        <w:rPr>
          <w:szCs w:val="24"/>
        </w:rPr>
        <w:t>” bit and the MSB as the “</w:t>
      </w:r>
      <w:r w:rsidR="001E6BB2">
        <w:rPr>
          <w:szCs w:val="24"/>
        </w:rPr>
        <w:t>8</w:t>
      </w:r>
      <w:r w:rsidR="008A2342" w:rsidRPr="00CE7FF1">
        <w:rPr>
          <w:szCs w:val="24"/>
          <w:vertAlign w:val="superscript"/>
        </w:rPr>
        <w:t>th</w:t>
      </w:r>
      <w:r w:rsidR="008A2342">
        <w:rPr>
          <w:szCs w:val="24"/>
        </w:rPr>
        <w:t>”, then the nth</w:t>
      </w:r>
      <w:r w:rsidR="008C7A53">
        <w:rPr>
          <w:szCs w:val="24"/>
        </w:rPr>
        <w:t xml:space="preserve"> bit will be have </w:t>
      </w:r>
      <w:r w:rsidR="008A2342">
        <w:rPr>
          <w:szCs w:val="24"/>
        </w:rPr>
        <w:t xml:space="preserve">a </w:t>
      </w:r>
      <w:r w:rsidR="008C7A53">
        <w:rPr>
          <w:szCs w:val="24"/>
        </w:rPr>
        <w:t>frequenc</w:t>
      </w:r>
      <w:r w:rsidR="008A2342">
        <w:rPr>
          <w:szCs w:val="24"/>
        </w:rPr>
        <w:t>y</w:t>
      </w:r>
      <w:r w:rsidR="008C7A53">
        <w:rPr>
          <w:szCs w:val="24"/>
        </w:rPr>
        <w:t xml:space="preserve"> that </w:t>
      </w:r>
      <w:r w:rsidR="008A2342">
        <w:rPr>
          <w:szCs w:val="24"/>
        </w:rPr>
        <w:t>is</w:t>
      </w:r>
      <w:r w:rsidR="008C7A53">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Pr>
          <w:szCs w:val="24"/>
        </w:rPr>
        <w:t xml:space="preserve"> divisions of </w:t>
      </w:r>
      <w:r w:rsidR="008A2342">
        <w:rPr>
          <w:szCs w:val="24"/>
        </w:rPr>
        <w:t>the LSB frequency</w:t>
      </w:r>
      <w:r w:rsidR="008C7A53">
        <w:rPr>
          <w:szCs w:val="24"/>
        </w:rPr>
        <w:t xml:space="preserve">, </w:t>
      </w:r>
      <w:proofErr w:type="spellStart"/>
      <w:r w:rsidR="008C7A53">
        <w:rPr>
          <w:szCs w:val="24"/>
        </w:rPr>
        <w:t>i.e</w:t>
      </w:r>
      <w:proofErr w:type="spellEnd"/>
      <w:r w:rsidR="008C7A53">
        <w:rPr>
          <w:szCs w:val="24"/>
        </w:rPr>
        <w:t>:</w:t>
      </w:r>
    </w:p>
    <w:p w14:paraId="4E4A5160" w14:textId="6D1230B8" w:rsidR="008C7A53" w:rsidRPr="008C7A53"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93131B" w:rsidRDefault="0093131B" w:rsidP="0093131B">
      <w:pPr>
        <w:jc w:val="both"/>
        <w:rPr>
          <w:szCs w:val="24"/>
        </w:rPr>
      </w:pPr>
      <w:r w:rsidRPr="0093131B">
        <w:rPr>
          <w:szCs w:val="24"/>
        </w:rPr>
        <w:t xml:space="preserve">According to the </w:t>
      </w:r>
      <w:r w:rsidRPr="008C7A53">
        <w:rPr>
          <w:rFonts w:ascii="Garamond" w:hAnsi="Garamond"/>
          <w:b/>
          <w:bCs/>
          <w:szCs w:val="24"/>
        </w:rPr>
        <w:t>SN74HC590</w:t>
      </w:r>
      <w:r>
        <w:rPr>
          <w:rFonts w:ascii="Garamond" w:hAnsi="Garamond"/>
          <w:b/>
          <w:bCs/>
          <w:szCs w:val="24"/>
        </w:rPr>
        <w:t xml:space="preserve"> </w:t>
      </w:r>
      <w:r w:rsidRPr="0093131B">
        <w:rPr>
          <w:szCs w:val="24"/>
        </w:rPr>
        <w:t>datasheet</w:t>
      </w:r>
      <w:r>
        <w:rPr>
          <w:szCs w:val="24"/>
        </w:rPr>
        <w:t xml:space="preserve"> </w:t>
      </w:r>
      <w:r>
        <w:rPr>
          <w:szCs w:val="24"/>
        </w:rPr>
        <w:fldChar w:fldCharType="begin" w:fldLock="1"/>
      </w:r>
      <w:r w:rsidR="00D41445">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Pr>
          <w:szCs w:val="24"/>
        </w:rPr>
        <w:fldChar w:fldCharType="separate"/>
      </w:r>
      <w:r w:rsidRPr="0093131B">
        <w:rPr>
          <w:noProof/>
          <w:szCs w:val="24"/>
        </w:rPr>
        <w:t>[6]</w:t>
      </w:r>
      <w:r>
        <w:rPr>
          <w:szCs w:val="24"/>
        </w:rPr>
        <w:fldChar w:fldCharType="end"/>
      </w:r>
      <w:r>
        <w:rPr>
          <w:szCs w:val="24"/>
        </w:rPr>
        <w:t>, the IC contains both a counter and a storage register</w:t>
      </w:r>
      <w:r w:rsidR="003D736A">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w:t>
      </w:r>
      <w:r w:rsidR="003D736A">
        <w:rPr>
          <w:szCs w:val="24"/>
        </w:rPr>
        <w:lastRenderedPageBreak/>
        <w:t xml:space="preserve">!CCKEN clock enable pin. An RCO (Ripple Carry Output) pin may be used if multiple counters were to be chained together. </w:t>
      </w:r>
    </w:p>
    <w:p w14:paraId="48730186" w14:textId="1FC40678" w:rsidR="00F01BAB" w:rsidRDefault="00F01BAB" w:rsidP="00A67F0A">
      <w:pPr>
        <w:pStyle w:val="Heading2"/>
        <w:jc w:val="both"/>
      </w:pPr>
      <w:bookmarkStart w:id="8" w:name="_Toc11522944"/>
      <w:r>
        <w:t>Ramp Generator</w:t>
      </w:r>
      <w:bookmarkEnd w:id="8"/>
    </w:p>
    <w:p w14:paraId="3E38F5DF" w14:textId="5C17FC8D" w:rsidR="00600D39" w:rsidRDefault="00600D39" w:rsidP="00FC260A">
      <w:pPr>
        <w:jc w:val="both"/>
      </w:pPr>
      <w:r>
        <w:t xml:space="preserve">The next section of the circuit consisted of an R2R Resistor Ladder. </w:t>
      </w:r>
      <w:r w:rsidR="00652F54">
        <w:t xml:space="preserve">An R2R Ladder is essentially a series of voltage dividers that output a ramp voltage. </w:t>
      </w:r>
      <w:r w:rsidR="00E06E8B">
        <w:t xml:space="preserve">This ramp voltage will function as a reference voltage to which the eventual output of the accelerometer will compared. </w:t>
      </w:r>
    </w:p>
    <w:p w14:paraId="1F409A9F" w14:textId="213130D8" w:rsidR="00E06E8B" w:rsidRDefault="00E06E8B" w:rsidP="00FC260A">
      <w:pPr>
        <w:jc w:val="both"/>
      </w:pPr>
      <w:r>
        <w:t>The input to the R2R ladder is the 8-bit</w:t>
      </w:r>
      <w:r w:rsidR="007F693A">
        <w:t xml:space="preserve"> output of the counter. This consists of 8 separate square wave signals, each half the frequency of the </w:t>
      </w:r>
      <w:r w:rsidR="00AB7577">
        <w:t>next</w:t>
      </w:r>
      <w:r w:rsidR="007F693A">
        <w:t xml:space="preserve">. </w:t>
      </w:r>
      <w:r w:rsidR="001B2ABF">
        <w:t>Given that these are binary signals, the R2R ladder can be thought of as functioning as a local digital-to-analogue converter</w:t>
      </w:r>
      <w:r w:rsidR="00FF0356">
        <w:t xml:space="preserve"> </w:t>
      </w:r>
      <w:r w:rsidR="00FF0356">
        <w:fldChar w:fldCharType="begin" w:fldLock="1"/>
      </w:r>
      <w:r w:rsidR="00FF0356">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fldChar w:fldCharType="separate"/>
      </w:r>
      <w:r w:rsidR="00FF0356" w:rsidRPr="00FF0356">
        <w:rPr>
          <w:noProof/>
        </w:rPr>
        <w:t>[7]</w:t>
      </w:r>
      <w:r w:rsidR="00FF0356">
        <w:fldChar w:fldCharType="end"/>
      </w:r>
      <w:r w:rsidR="001B2ABF">
        <w:t xml:space="preserve">, within the global analogue-to-digital circuit. </w:t>
      </w:r>
    </w:p>
    <w:p w14:paraId="772BA442" w14:textId="373DA52A" w:rsidR="0067704D" w:rsidRDefault="0067704D" w:rsidP="00FC260A">
      <w:pPr>
        <w:jc w:val="both"/>
      </w:pPr>
      <w:r>
        <w:t xml:space="preserve">Each bit contributes a proportional amount of voltage to the total summed voltage at the output of the R2R ladder, resulting in a 5V sawtooth wave.  </w:t>
      </w:r>
    </w:p>
    <w:p w14:paraId="7F0E5E9F" w14:textId="350027D1" w:rsidR="00F01BAB" w:rsidRDefault="00F93590" w:rsidP="00A67F0A">
      <w:pPr>
        <w:pStyle w:val="Heading2"/>
        <w:jc w:val="both"/>
      </w:pPr>
      <w:bookmarkStart w:id="9" w:name="_Toc11522945"/>
      <w:r>
        <w:t>Compa</w:t>
      </w:r>
      <w:r w:rsidR="00937643">
        <w:t>r</w:t>
      </w:r>
      <w:r>
        <w:t>ator</w:t>
      </w:r>
      <w:bookmarkEnd w:id="9"/>
      <w:r>
        <w:t xml:space="preserve"> </w:t>
      </w:r>
    </w:p>
    <w:p w14:paraId="6204557D" w14:textId="5BD84608" w:rsidR="009519F6" w:rsidRDefault="004172FB" w:rsidP="00FC260A">
      <w:pPr>
        <w:jc w:val="both"/>
        <w:rPr>
          <w:rFonts w:ascii="Calibri" w:hAnsi="Calibri"/>
        </w:rPr>
      </w:pPr>
      <w:r>
        <w:t>At th</w:t>
      </w:r>
      <w:r w:rsidR="009455F6">
        <w:t>e next</w:t>
      </w:r>
      <w:r>
        <w:t xml:space="preserve"> stage of the circuit, an </w:t>
      </w:r>
      <w:r w:rsidRPr="004172FB">
        <w:rPr>
          <w:rFonts w:ascii="Garamond" w:hAnsi="Garamond"/>
          <w:b/>
          <w:bCs/>
        </w:rPr>
        <w:t>ADXL335</w:t>
      </w:r>
      <w:r>
        <w:t xml:space="preserve"> 3-axis accelerometer </w:t>
      </w:r>
      <w:r w:rsidR="009455F6">
        <w:t>will be</w:t>
      </w:r>
      <w:r>
        <w:t xml:space="preserve"> added to the board. The accelerometer</w:t>
      </w:r>
      <w:r w:rsidR="009455F6">
        <w:t xml:space="preserve"> will</w:t>
      </w:r>
      <w:r>
        <w:t xml:space="preserve"> output voltage values relative to its rate of acceleration in the x-, y-, and z-axes. These voltage values </w:t>
      </w:r>
      <w:r w:rsidR="009455F6">
        <w:t>will be</w:t>
      </w:r>
      <w:r>
        <w:t xml:space="preserve"> compared to the ramp output of the R2R ladder, using an </w:t>
      </w:r>
      <w:r w:rsidRPr="004172FB">
        <w:rPr>
          <w:rFonts w:ascii="Garamond" w:hAnsi="Garamond"/>
          <w:b/>
          <w:bCs/>
        </w:rPr>
        <w:t>LM339</w:t>
      </w:r>
      <w:r>
        <w:rPr>
          <w:rFonts w:ascii="Garamond" w:hAnsi="Garamond"/>
          <w:b/>
          <w:bCs/>
        </w:rPr>
        <w:t xml:space="preserve"> </w:t>
      </w:r>
      <w:r w:rsidR="003C53D4">
        <w:rPr>
          <w:rFonts w:ascii="Calibri" w:hAnsi="Calibri"/>
        </w:rPr>
        <w:t xml:space="preserve">chip, which contains four comparators </w:t>
      </w:r>
      <w:r w:rsidR="003C53D4">
        <w:rPr>
          <w:rFonts w:ascii="Calibri" w:hAnsi="Calibri"/>
        </w:rPr>
        <w:fldChar w:fldCharType="begin" w:fldLock="1"/>
      </w:r>
      <w:r w:rsidR="00B318EC">
        <w:rPr>
          <w:rFonts w:ascii="Calibri" w:hAnsi="Calibri"/>
        </w:rPr>
        <w:instrText xml:space="preserve">ADDIN CSL_CITATION {"citationItems":[{"id":"ITEM-1","itemData":{"abstract":"Low-power quad voltage comparators Features </w:instrText>
      </w:r>
      <w:r w:rsidR="00B318EC">
        <w:rPr>
          <w:rFonts w:ascii="Arial" w:hAnsi="Arial" w:cs="Arial"/>
        </w:rPr>
        <w:instrText>■</w:instrText>
      </w:r>
      <w:r w:rsidR="00B318EC">
        <w:rPr>
          <w:rFonts w:ascii="Calibri" w:hAnsi="Calibri"/>
        </w:rPr>
        <w:instrText xml:space="preserve"> Wide single supply voltage range or dual supplies for all devices: +2 to +36 V or ±1 V to ±18 V </w:instrText>
      </w:r>
      <w:r w:rsidR="00B318EC">
        <w:rPr>
          <w:rFonts w:ascii="Arial" w:hAnsi="Arial" w:cs="Arial"/>
        </w:rPr>
        <w:instrText>■</w:instrText>
      </w:r>
      <w:r w:rsidR="00B318EC">
        <w:rPr>
          <w:rFonts w:ascii="Calibri" w:hAnsi="Calibri"/>
        </w:rPr>
        <w:instrText xml:space="preserve"> Very low supply current (1.1 mA) independent of supply voltage </w:instrText>
      </w:r>
      <w:r w:rsidR="00B318EC">
        <w:rPr>
          <w:rFonts w:ascii="Arial" w:hAnsi="Arial" w:cs="Arial"/>
        </w:rPr>
        <w:instrText>■</w:instrText>
      </w:r>
      <w:r w:rsidR="00B318EC">
        <w:rPr>
          <w:rFonts w:ascii="Calibri" w:hAnsi="Calibri"/>
        </w:rPr>
        <w:instrText xml:space="preserve"> Low input bias current: 25 nA typ </w:instrText>
      </w:r>
      <w:r w:rsidR="00B318EC">
        <w:rPr>
          <w:rFonts w:ascii="Arial" w:hAnsi="Arial" w:cs="Arial"/>
        </w:rPr>
        <w:instrText>■</w:instrText>
      </w:r>
      <w:r w:rsidR="00B318EC">
        <w:rPr>
          <w:rFonts w:ascii="Calibri" w:hAnsi="Calibri"/>
        </w:rPr>
        <w:instrText xml:space="preserve"> Low input offset current: ±5 nA typ </w:instrText>
      </w:r>
      <w:r w:rsidR="00B318EC">
        <w:rPr>
          <w:rFonts w:ascii="Arial" w:hAnsi="Arial" w:cs="Arial"/>
        </w:rPr>
        <w:instrText>■</w:instrText>
      </w:r>
      <w:r w:rsidR="00B318EC">
        <w:rPr>
          <w:rFonts w:ascii="Calibri" w:hAnsi="Calibri"/>
        </w:rPr>
        <w:instrText xml:space="preserve"> Low input offset voltage: ±1 mV typ </w:instrText>
      </w:r>
      <w:r w:rsidR="00B318EC">
        <w:rPr>
          <w:rFonts w:ascii="Arial" w:hAnsi="Arial" w:cs="Arial"/>
        </w:rPr>
        <w:instrText>■</w:instrText>
      </w:r>
      <w:r w:rsidR="00B318EC">
        <w:rPr>
          <w:rFonts w:ascii="Calibri" w:hAnsi="Calibri"/>
        </w:rPr>
        <w:instrText xml:space="preserve"> Input common-mode voltage range includes ground </w:instrText>
      </w:r>
      <w:r w:rsidR="00B318EC">
        <w:rPr>
          <w:rFonts w:ascii="Arial" w:hAnsi="Arial" w:cs="Arial"/>
        </w:rPr>
        <w:instrText>■</w:instrText>
      </w:r>
      <w:r w:rsidR="00B318EC">
        <w:rPr>
          <w:rFonts w:ascii="Calibri" w:hAnsi="Calibri"/>
        </w:rPr>
        <w:instrText xml:space="preserve"> Low output saturation voltage: 250 mV typ; (I SINK = 4 mA) </w:instrText>
      </w:r>
      <w:r w:rsidR="00B318EC">
        <w:rPr>
          <w:rFonts w:ascii="Arial" w:hAnsi="Arial" w:cs="Arial"/>
        </w:rPr>
        <w:instrText>■</w:instrText>
      </w:r>
      <w:r w:rsidR="00B318EC">
        <w:rPr>
          <w:rFonts w:ascii="Calibri" w:hAnsi="Calibri"/>
        </w:rPr>
        <w:instrText xml:space="preserve"> Differential input voltage range equal to the supply voltage </w:instrText>
      </w:r>
      <w:r w:rsidR="00B318EC">
        <w:rPr>
          <w:rFonts w:ascii="Arial" w:hAnsi="Arial" w:cs="Arial"/>
        </w:rPr>
        <w:instrText>■</w:instrText>
      </w:r>
      <w:r w:rsidR="00B318EC">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Pr>
          <w:rFonts w:ascii="Calibri" w:hAnsi="Calibri"/>
        </w:rPr>
        <w:fldChar w:fldCharType="separate"/>
      </w:r>
      <w:r w:rsidR="003C53D4" w:rsidRPr="003C53D4">
        <w:rPr>
          <w:rFonts w:ascii="Calibri" w:hAnsi="Calibri"/>
          <w:noProof/>
        </w:rPr>
        <w:t>[8]</w:t>
      </w:r>
      <w:r w:rsidR="003C53D4">
        <w:rPr>
          <w:rFonts w:ascii="Calibri" w:hAnsi="Calibri"/>
        </w:rPr>
        <w:fldChar w:fldCharType="end"/>
      </w:r>
      <w:r>
        <w:rPr>
          <w:rFonts w:ascii="Calibri" w:hAnsi="Calibri"/>
        </w:rPr>
        <w:t xml:space="preserve">. For each axis signal comparison, a Pulse Width Modulated square wave </w:t>
      </w:r>
      <w:r w:rsidR="009455F6">
        <w:rPr>
          <w:rFonts w:ascii="Calibri" w:hAnsi="Calibri"/>
        </w:rPr>
        <w:t>will be</w:t>
      </w:r>
      <w:r>
        <w:rPr>
          <w:rFonts w:ascii="Calibri" w:hAnsi="Calibri"/>
        </w:rPr>
        <w:t xml:space="preserve"> output, whose duty cycle rate corresponds to the acceleration in that axis. </w:t>
      </w:r>
    </w:p>
    <w:p w14:paraId="46338DBE" w14:textId="4CDDDC2D" w:rsidR="006E2D25" w:rsidRPr="004172FB" w:rsidRDefault="0090525E" w:rsidP="00FC260A">
      <w:pPr>
        <w:jc w:val="both"/>
        <w:rPr>
          <w:rFonts w:ascii="Calibri" w:hAnsi="Calibri"/>
        </w:rPr>
      </w:pPr>
      <w:r>
        <w:rPr>
          <w:rFonts w:ascii="Calibri" w:hAnsi="Calibri"/>
        </w:rPr>
        <w:t xml:space="preserve">In this way, the analogue voltage output of the accelerometer is converted to digital values that may be interpreted by an Embedded System. </w:t>
      </w:r>
    </w:p>
    <w:p w14:paraId="6550FE02" w14:textId="086FF780" w:rsidR="00F01BAB" w:rsidRDefault="00F93590" w:rsidP="00A67F0A">
      <w:pPr>
        <w:pStyle w:val="Heading2"/>
        <w:jc w:val="both"/>
      </w:pPr>
      <w:bookmarkStart w:id="10" w:name="_Toc11522946"/>
      <w:r>
        <w:t>Embedded Interface</w:t>
      </w:r>
      <w:bookmarkEnd w:id="10"/>
    </w:p>
    <w:p w14:paraId="4A76A90A" w14:textId="4462E3CF" w:rsidR="009455F6" w:rsidRPr="009455F6" w:rsidRDefault="009455F6" w:rsidP="00FC260A">
      <w:pPr>
        <w:jc w:val="both"/>
      </w:pPr>
      <w:r>
        <w:t xml:space="preserve">At this stage of the circuit, </w:t>
      </w:r>
      <w:r w:rsidR="00277DDD">
        <w:t>pin</w:t>
      </w:r>
      <w:r w:rsidR="003578AB">
        <w:t xml:space="preserve"> headers</w:t>
      </w:r>
      <w:r w:rsidR="00277DDD">
        <w:t xml:space="preserve"> are soldered to the board so that an</w:t>
      </w:r>
      <w:r>
        <w:t xml:space="preserve"> </w:t>
      </w:r>
      <w:r w:rsidRPr="004172FB">
        <w:rPr>
          <w:rFonts w:ascii="Garamond" w:hAnsi="Garamond"/>
          <w:b/>
          <w:bCs/>
        </w:rPr>
        <w:t>ADXL335</w:t>
      </w:r>
      <w:r>
        <w:t xml:space="preserve"> 3-axis accelerometer </w:t>
      </w:r>
      <w:r w:rsidR="00277DDD">
        <w:t xml:space="preserve">and an </w:t>
      </w:r>
      <w:r w:rsidR="00277DDD" w:rsidRPr="00277DDD">
        <w:rPr>
          <w:rFonts w:ascii="Garamond" w:hAnsi="Garamond"/>
          <w:b/>
          <w:bCs/>
        </w:rPr>
        <w:t>Arduino U</w:t>
      </w:r>
      <w:r w:rsidR="003578AB">
        <w:rPr>
          <w:rFonts w:ascii="Garamond" w:hAnsi="Garamond"/>
          <w:b/>
          <w:bCs/>
        </w:rPr>
        <w:t>no</w:t>
      </w:r>
      <w:r w:rsidR="00277DDD" w:rsidRPr="00277DDD">
        <w:rPr>
          <w:rFonts w:ascii="Garamond" w:hAnsi="Garamond"/>
          <w:b/>
          <w:bCs/>
        </w:rPr>
        <w:t xml:space="preserve"> SMD</w:t>
      </w:r>
      <w:r w:rsidR="00277DDD">
        <w:t xml:space="preserve"> may be added</w:t>
      </w:r>
      <w:r>
        <w:t xml:space="preserve">. The accelerometer outputs </w:t>
      </w:r>
      <w:r w:rsidR="00F94719">
        <w:t xml:space="preserve">analogue </w:t>
      </w:r>
      <w:r>
        <w:t>voltage values relative to its rate of acceleration in the x-, y-, and z-axes.</w:t>
      </w:r>
      <w:r w:rsidR="00030373">
        <w:t xml:space="preserve"> These voltage values may also be interpreted as g-force values between -3g and 3g.</w:t>
      </w:r>
      <w:r w:rsidR="00F94719">
        <w:t xml:space="preserve"> The values are then routed to the comparator, which compares them to the analogue reference ramp voltage and outputs three digital Pulse-Width Modulated signals. The PWM signals can be interpreted as the positions of the accelerometer in the X, Y, and Z planes. </w:t>
      </w:r>
      <w:r w:rsidR="00511B13">
        <w:t xml:space="preserve">The values are </w:t>
      </w:r>
      <w:r w:rsidR="00511B13">
        <w:lastRenderedPageBreak/>
        <w:t xml:space="preserve">routed to the Arduino. A programme is embedded onto the Arduino which can interpret the incoming PWM signals and display these in the serial monitor. </w:t>
      </w:r>
    </w:p>
    <w:p w14:paraId="6F2D837E" w14:textId="77777777" w:rsidR="00F93590" w:rsidRDefault="00F93590" w:rsidP="00A67F0A">
      <w:pPr>
        <w:pStyle w:val="Heading2"/>
        <w:jc w:val="both"/>
      </w:pPr>
      <w:bookmarkStart w:id="11" w:name="_Toc11522947"/>
      <w:r>
        <w:t>Coding</w:t>
      </w:r>
      <w:bookmarkEnd w:id="11"/>
    </w:p>
    <w:p w14:paraId="401A60C6" w14:textId="30BABA1F" w:rsidR="00F93590" w:rsidRDefault="00FC260A" w:rsidP="00A67F0A">
      <w:pPr>
        <w:jc w:val="both"/>
        <w:rPr>
          <w:rFonts w:ascii="Calibri" w:eastAsiaTheme="minorEastAsia" w:hAnsi="Calibri"/>
          <w:szCs w:val="24"/>
        </w:rPr>
      </w:pPr>
      <w:r>
        <w:t xml:space="preserve">There are three values from the accelerometer that will need to be read and interpreted by the embedded Arduino programme. Therefore, there are three main functions within the code, each containing a switch </w:t>
      </w:r>
      <w:r w:rsidR="00A43583">
        <w:t>statement</w:t>
      </w:r>
      <w:r>
        <w:t xml:space="preserve"> for the individual axis readings. For example, when the ‘x’ key is pressed by the user, the variable </w:t>
      </w:r>
      <w:proofErr w:type="spellStart"/>
      <w:r w:rsidRPr="00FC260A">
        <w:rPr>
          <w:rFonts w:ascii="Monaco" w:hAnsi="Monaco"/>
          <w:sz w:val="22"/>
        </w:rPr>
        <w:t>pwm_x_measurement</w:t>
      </w:r>
      <w:proofErr w:type="spellEnd"/>
      <w:r>
        <w:t xml:space="preserve"> is set to ‘</w:t>
      </w:r>
      <w:r w:rsidRPr="00FC260A">
        <w:rPr>
          <w:rFonts w:ascii="Monaco" w:hAnsi="Monaco"/>
          <w:sz w:val="22"/>
        </w:rPr>
        <w:t>THI</w:t>
      </w:r>
      <w:r>
        <w:rPr>
          <w:rFonts w:ascii="Monaco" w:hAnsi="Monaco"/>
          <w:sz w:val="22"/>
        </w:rPr>
        <w:t>’</w:t>
      </w:r>
      <w:r>
        <w:rPr>
          <w:rFonts w:ascii="Calibri" w:hAnsi="Calibri"/>
          <w:sz w:val="22"/>
        </w:rPr>
        <w:t xml:space="preserve">, and </w:t>
      </w:r>
      <w:r>
        <w:rPr>
          <w:rFonts w:ascii="Calibri" w:hAnsi="Calibri"/>
          <w:szCs w:val="24"/>
        </w:rPr>
        <w:t>a</w:t>
      </w:r>
      <w:r w:rsidRPr="00FC260A">
        <w:rPr>
          <w:rFonts w:ascii="Calibri" w:hAnsi="Calibri"/>
          <w:szCs w:val="24"/>
        </w:rPr>
        <w:t xml:space="preserve"> </w:t>
      </w:r>
      <w:proofErr w:type="spellStart"/>
      <w:r w:rsidRPr="00FC260A">
        <w:rPr>
          <w:rFonts w:ascii="Calibri" w:hAnsi="Calibri"/>
          <w:szCs w:val="24"/>
        </w:rPr>
        <w:t>boolean</w:t>
      </w:r>
      <w:proofErr w:type="spellEnd"/>
      <w:r w:rsidRPr="00FC260A">
        <w:rPr>
          <w:rFonts w:ascii="Calibri" w:hAnsi="Calibri"/>
          <w:szCs w:val="24"/>
        </w:rPr>
        <w:t xml:space="preserve"> flag</w:t>
      </w:r>
      <w:r>
        <w:rPr>
          <w:rFonts w:ascii="Calibri" w:hAnsi="Calibri"/>
          <w:szCs w:val="24"/>
        </w:rPr>
        <w:t xml:space="preserve"> named </w:t>
      </w:r>
      <w:proofErr w:type="spellStart"/>
      <w:r w:rsidRPr="00FC260A">
        <w:rPr>
          <w:rFonts w:ascii="Monaco" w:hAnsi="Monaco"/>
          <w:sz w:val="22"/>
        </w:rPr>
        <w:t>ok_to_measure_pwmx</w:t>
      </w:r>
      <w:proofErr w:type="spellEnd"/>
      <w:r w:rsidRPr="00FC260A">
        <w:rPr>
          <w:rFonts w:ascii="Calibri" w:hAnsi="Calibri"/>
          <w:szCs w:val="24"/>
        </w:rPr>
        <w:t xml:space="preserve"> is </w:t>
      </w:r>
      <w:r>
        <w:rPr>
          <w:rFonts w:ascii="Calibri" w:hAnsi="Calibri"/>
          <w:szCs w:val="24"/>
        </w:rPr>
        <w:t>asserted</w:t>
      </w:r>
      <w:r w:rsidR="00A43583">
        <w:rPr>
          <w:rFonts w:ascii="Calibri" w:hAnsi="Calibri"/>
          <w:szCs w:val="24"/>
        </w:rPr>
        <w:t>. This</w:t>
      </w:r>
      <w:r w:rsidRPr="00FC260A">
        <w:rPr>
          <w:rFonts w:ascii="Calibri" w:hAnsi="Calibri"/>
          <w:szCs w:val="24"/>
        </w:rPr>
        <w:t xml:space="preserve"> </w:t>
      </w:r>
      <w:r>
        <w:rPr>
          <w:rFonts w:ascii="Calibri" w:hAnsi="Calibri"/>
          <w:szCs w:val="24"/>
        </w:rPr>
        <w:t>allows the function to measure the x-axis value from the accelerometer</w:t>
      </w:r>
      <w:r w:rsidR="009A0F93">
        <w:rPr>
          <w:rFonts w:ascii="Calibri" w:hAnsi="Calibri"/>
          <w:szCs w:val="24"/>
        </w:rPr>
        <w:t xml:space="preserve">, </w:t>
      </w:r>
      <w:proofErr w:type="spellStart"/>
      <w:r w:rsidR="009A0F93" w:rsidRPr="009A0F93">
        <w:rPr>
          <w:rFonts w:ascii="Monaco" w:hAnsi="Monaco"/>
          <w:sz w:val="22"/>
        </w:rPr>
        <w:t>MeasurePWMX</w:t>
      </w:r>
      <w:proofErr w:type="spellEnd"/>
      <w:r w:rsidR="009A0F93">
        <w:rPr>
          <w:rFonts w:ascii="Calibri" w:hAnsi="Calibri"/>
          <w:szCs w:val="24"/>
        </w:rPr>
        <w:t>,</w:t>
      </w:r>
      <w:r>
        <w:rPr>
          <w:rFonts w:ascii="Calibri" w:hAnsi="Calibri"/>
          <w:szCs w:val="24"/>
        </w:rPr>
        <w:t xml:space="preserve"> to be </w:t>
      </w:r>
      <w:r w:rsidR="00A43583">
        <w:rPr>
          <w:rFonts w:ascii="Calibri" w:hAnsi="Calibri"/>
          <w:szCs w:val="24"/>
        </w:rPr>
        <w:t xml:space="preserve">called, with </w:t>
      </w:r>
      <w:proofErr w:type="spellStart"/>
      <w:r w:rsidRPr="00FC260A">
        <w:rPr>
          <w:rFonts w:ascii="Monaco" w:hAnsi="Monaco"/>
          <w:sz w:val="22"/>
        </w:rPr>
        <w:t>pwm_x_measurement</w:t>
      </w:r>
      <w:proofErr w:type="spellEnd"/>
      <w:r>
        <w:rPr>
          <w:rFonts w:ascii="Monaco" w:hAnsi="Monaco"/>
          <w:sz w:val="22"/>
        </w:rPr>
        <w:t xml:space="preserve">, </w:t>
      </w:r>
      <w:r w:rsidRPr="00A43583">
        <w:rPr>
          <w:rFonts w:ascii="Calibri" w:hAnsi="Calibri"/>
          <w:szCs w:val="24"/>
        </w:rPr>
        <w:t>set to</w:t>
      </w:r>
      <w:r w:rsidRPr="00A43583">
        <w:rPr>
          <w:rFonts w:ascii="Monaco" w:hAnsi="Monaco"/>
          <w:sz w:val="22"/>
        </w:rPr>
        <w:t xml:space="preserve"> ‘THI’, </w:t>
      </w:r>
      <w:r w:rsidRPr="00A43583">
        <w:rPr>
          <w:rFonts w:ascii="Calibri" w:hAnsi="Calibri"/>
          <w:szCs w:val="24"/>
        </w:rPr>
        <w:t xml:space="preserve">as an </w:t>
      </w:r>
      <w:r w:rsidR="00A43583" w:rsidRPr="00A43583">
        <w:rPr>
          <w:rFonts w:ascii="Calibri" w:hAnsi="Calibri"/>
          <w:szCs w:val="24"/>
        </w:rPr>
        <w:t xml:space="preserve">initial </w:t>
      </w:r>
      <w:r w:rsidRPr="00A43583">
        <w:rPr>
          <w:rFonts w:ascii="Calibri" w:hAnsi="Calibri"/>
          <w:szCs w:val="24"/>
        </w:rPr>
        <w:t xml:space="preserve">argument. </w:t>
      </w:r>
      <w:r w:rsidR="00A43583" w:rsidRPr="00A43583">
        <w:rPr>
          <w:rFonts w:ascii="Calibri" w:hAnsi="Calibri"/>
          <w:szCs w:val="24"/>
        </w:rPr>
        <w:t xml:space="preserve">The first case of the switch </w:t>
      </w:r>
      <w:r w:rsidR="00A43583">
        <w:rPr>
          <w:rFonts w:ascii="Calibri" w:hAnsi="Calibri"/>
          <w:szCs w:val="24"/>
        </w:rPr>
        <w:t xml:space="preserve">statement is implemented, which contains a call to the inbuilt Arduino function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Monaco" w:hAnsi="Monaco"/>
          <w:sz w:val="22"/>
        </w:rPr>
        <w:t xml:space="preserve"> </w:t>
      </w:r>
      <w:r w:rsidR="00A43583">
        <w:rPr>
          <w:rFonts w:ascii="Monaco" w:hAnsi="Monaco"/>
          <w:sz w:val="22"/>
        </w:rPr>
        <w:fldChar w:fldCharType="begin" w:fldLock="1"/>
      </w:r>
      <w:r w:rsidR="00A43583">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A43583">
        <w:rPr>
          <w:rFonts w:ascii="Monaco" w:hAnsi="Monaco"/>
          <w:sz w:val="22"/>
        </w:rPr>
        <w:fldChar w:fldCharType="separate"/>
      </w:r>
      <w:r w:rsidR="00A43583" w:rsidRPr="00A43583">
        <w:rPr>
          <w:rFonts w:ascii="Monaco" w:hAnsi="Monaco"/>
          <w:noProof/>
          <w:sz w:val="22"/>
        </w:rPr>
        <w:t>[9]</w:t>
      </w:r>
      <w:r w:rsidR="00A43583">
        <w:rPr>
          <w:rFonts w:ascii="Monaco" w:hAnsi="Monaco"/>
          <w:sz w:val="22"/>
        </w:rPr>
        <w:fldChar w:fldCharType="end"/>
      </w:r>
      <w:r w:rsidR="00A43583" w:rsidRPr="00A43583">
        <w:rPr>
          <w:rFonts w:ascii="Monaco" w:hAnsi="Monaco"/>
          <w:sz w:val="22"/>
        </w:rPr>
        <w:t xml:space="preserve">. </w:t>
      </w:r>
      <w:proofErr w:type="spellStart"/>
      <w:r w:rsidR="00A43583" w:rsidRPr="00A43583">
        <w:rPr>
          <w:rFonts w:ascii="Monaco" w:hAnsi="Monaco"/>
          <w:sz w:val="22"/>
        </w:rPr>
        <w:t>PulseIn</w:t>
      </w:r>
      <w:proofErr w:type="spellEnd"/>
      <w:r w:rsidR="00A43583" w:rsidRPr="00A43583">
        <w:rPr>
          <w:rFonts w:ascii="Monaco" w:hAnsi="Monaco"/>
          <w:sz w:val="22"/>
        </w:rPr>
        <w:t>()</w:t>
      </w:r>
      <w:r w:rsidR="00A43583">
        <w:rPr>
          <w:rFonts w:ascii="Calibri" w:hAnsi="Calibri"/>
          <w:szCs w:val="24"/>
        </w:rPr>
        <w:t xml:space="preserve"> reads the PWM input from the given pin and returns its HIGH duration in microseconds</w:t>
      </w:r>
      <w:r w:rsidR="009A0F93">
        <w:rPr>
          <w:rFonts w:ascii="Calibri" w:hAnsi="Calibri"/>
          <w:szCs w:val="24"/>
        </w:rPr>
        <w:t xml:space="preserve">, which is assigned to </w:t>
      </w:r>
      <w:proofErr w:type="spellStart"/>
      <w:r w:rsidR="009A0F93" w:rsidRPr="009A0F93">
        <w:rPr>
          <w:rFonts w:ascii="Monaco" w:hAnsi="Monaco"/>
          <w:sz w:val="22"/>
        </w:rPr>
        <w:t>pwm_x_thi</w:t>
      </w:r>
      <w:proofErr w:type="spellEnd"/>
      <w:r w:rsidR="009A0F93">
        <w:rPr>
          <w:rFonts w:ascii="Calibri" w:hAnsi="Calibri"/>
          <w:szCs w:val="24"/>
        </w:rPr>
        <w:t xml:space="preserve">. The switch breaks and the flag, still asserted, is rechecked. </w:t>
      </w:r>
      <w:proofErr w:type="spellStart"/>
      <w:r w:rsidR="009A0F93" w:rsidRPr="009A0F93">
        <w:rPr>
          <w:rFonts w:ascii="Monaco" w:hAnsi="Monaco"/>
          <w:sz w:val="22"/>
        </w:rPr>
        <w:t>MeasurePWMX</w:t>
      </w:r>
      <w:proofErr w:type="spellEnd"/>
      <w:r w:rsidR="009A0F93">
        <w:rPr>
          <w:rFonts w:ascii="Calibri" w:hAnsi="Calibri"/>
          <w:szCs w:val="24"/>
        </w:rPr>
        <w:t xml:space="preserve">  is again called, and the next case of the switch statement implemented, with </w:t>
      </w:r>
      <w:proofErr w:type="spellStart"/>
      <w:r w:rsidR="009A0F93" w:rsidRPr="00FC260A">
        <w:rPr>
          <w:rFonts w:ascii="Monaco" w:hAnsi="Monaco"/>
          <w:sz w:val="22"/>
        </w:rPr>
        <w:t>pwm_x_measurement</w:t>
      </w:r>
      <w:proofErr w:type="spellEnd"/>
      <w:r w:rsidR="009A0F93">
        <w:rPr>
          <w:rFonts w:ascii="Monaco" w:hAnsi="Monaco"/>
          <w:sz w:val="22"/>
        </w:rPr>
        <w:t xml:space="preserve"> </w:t>
      </w:r>
      <w:r w:rsidR="009A0F93" w:rsidRPr="00A43583">
        <w:rPr>
          <w:rFonts w:ascii="Calibri" w:hAnsi="Calibri"/>
          <w:szCs w:val="24"/>
        </w:rPr>
        <w:t>set to</w:t>
      </w:r>
      <w:r w:rsidR="009A0F93" w:rsidRPr="00A43583">
        <w:rPr>
          <w:rFonts w:ascii="Monaco" w:hAnsi="Monaco"/>
          <w:sz w:val="22"/>
        </w:rPr>
        <w:t xml:space="preserve"> ‘T</w:t>
      </w:r>
      <w:r w:rsidR="009A0F93">
        <w:rPr>
          <w:rFonts w:ascii="Monaco" w:hAnsi="Monaco"/>
          <w:sz w:val="22"/>
        </w:rPr>
        <w:t xml:space="preserve">LO’, </w:t>
      </w:r>
      <w:r w:rsidR="009A0F93">
        <w:rPr>
          <w:rFonts w:ascii="Calibri" w:hAnsi="Calibri"/>
          <w:szCs w:val="24"/>
        </w:rPr>
        <w:t xml:space="preserve">and the LOW duration of the PWM signal is returned. In the next case, the low and high values are summed to give the period of the PWM signal. In the next case, the function </w:t>
      </w:r>
      <w:proofErr w:type="spellStart"/>
      <w:r w:rsidR="009A0F93" w:rsidRPr="009A0F93">
        <w:rPr>
          <w:rFonts w:ascii="Monaco" w:hAnsi="Monaco"/>
          <w:sz w:val="22"/>
        </w:rPr>
        <w:t>CalculateVin</w:t>
      </w:r>
      <w:proofErr w:type="spellEnd"/>
      <w:r w:rsidR="009A0F93">
        <w:rPr>
          <w:rFonts w:ascii="Calibri" w:hAnsi="Calibri"/>
          <w:szCs w:val="24"/>
        </w:rPr>
        <w:t xml:space="preserve"> is called, which </w:t>
      </w:r>
      <w:r w:rsidR="008D4181">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Pr>
          <w:rFonts w:ascii="Calibri" w:eastAsiaTheme="minorEastAsia" w:hAnsi="Calibri"/>
          <w:szCs w:val="24"/>
        </w:rPr>
        <w:t xml:space="preserve">, </w:t>
      </w:r>
      <w:r w:rsidR="003165B2">
        <w:rPr>
          <w:rFonts w:ascii="Calibri" w:eastAsiaTheme="minorEastAsia" w:hAnsi="Calibri"/>
          <w:szCs w:val="24"/>
        </w:rPr>
        <w:t xml:space="preserve">gives the voltage value coming from the accelerometer. </w:t>
      </w:r>
      <w:r w:rsidR="00522BB4">
        <w:rPr>
          <w:rFonts w:ascii="Calibri" w:eastAsiaTheme="minorEastAsia" w:hAnsi="Calibri"/>
          <w:szCs w:val="24"/>
        </w:rPr>
        <w:t xml:space="preserve">This value is them displayed on the serial monitor, as is the HIGH duration, LOW duration and the total PWM period. </w:t>
      </w:r>
    </w:p>
    <w:p w14:paraId="068312FA" w14:textId="2BD5506F" w:rsidR="00B14456" w:rsidRPr="009A0F93" w:rsidRDefault="00B14456" w:rsidP="00A67F0A">
      <w:pPr>
        <w:jc w:val="both"/>
        <w:rPr>
          <w:rFonts w:ascii="Calibri" w:hAnsi="Calibri"/>
          <w:szCs w:val="24"/>
        </w:rPr>
      </w:pPr>
      <w:r>
        <w:rPr>
          <w:rFonts w:ascii="Calibri" w:eastAsiaTheme="minorEastAsia" w:hAnsi="Calibri"/>
          <w:szCs w:val="24"/>
        </w:rPr>
        <w:t xml:space="preserve">Functions to calibrate the board and to convert voltage values to G forces are added. </w:t>
      </w:r>
    </w:p>
    <w:p w14:paraId="4EFF6A44" w14:textId="77777777" w:rsidR="00F01BAB" w:rsidRDefault="00F01BAB" w:rsidP="00A67F0A">
      <w:pPr>
        <w:jc w:val="both"/>
      </w:pPr>
    </w:p>
    <w:p w14:paraId="379C807B" w14:textId="77777777" w:rsidR="00F01BAB" w:rsidRDefault="00F01BAB" w:rsidP="00A67F0A">
      <w:pPr>
        <w:jc w:val="both"/>
      </w:pPr>
    </w:p>
    <w:p w14:paraId="09F9B6FE" w14:textId="77777777" w:rsidR="00F01BAB" w:rsidRDefault="00F01BAB" w:rsidP="00A67F0A">
      <w:pPr>
        <w:pStyle w:val="Heading1"/>
        <w:jc w:val="both"/>
      </w:pPr>
      <w:bookmarkStart w:id="12" w:name="_Toc11522948"/>
      <w:r>
        <w:lastRenderedPageBreak/>
        <w:t>Implementation Circuits</w:t>
      </w:r>
      <w:bookmarkEnd w:id="12"/>
    </w:p>
    <w:p w14:paraId="4BEDEC9D" w14:textId="77777777" w:rsidR="00F01BAB" w:rsidRDefault="00F01BAB" w:rsidP="00A67F0A">
      <w:pPr>
        <w:pStyle w:val="Heading2"/>
        <w:jc w:val="both"/>
      </w:pPr>
    </w:p>
    <w:p w14:paraId="019B21AC" w14:textId="3A4C4DBF" w:rsidR="00F01BAB" w:rsidRDefault="00F01BAB" w:rsidP="00A67F0A">
      <w:pPr>
        <w:pStyle w:val="Heading2"/>
        <w:jc w:val="both"/>
      </w:pPr>
      <w:bookmarkStart w:id="13" w:name="OLE_LINK1"/>
      <w:bookmarkStart w:id="14" w:name="_Toc11522949"/>
      <w:bookmarkEnd w:id="13"/>
      <w:r>
        <w:t>Voltage Regulator</w:t>
      </w:r>
      <w:bookmarkEnd w:id="14"/>
      <w:r>
        <w:t xml:space="preserve"> </w:t>
      </w:r>
    </w:p>
    <w:p w14:paraId="3DC2FA37" w14:textId="23988059" w:rsidR="00584671" w:rsidRDefault="00B54066" w:rsidP="00344619">
      <w:pPr>
        <w:jc w:val="both"/>
        <w:rPr>
          <w:szCs w:val="24"/>
        </w:rPr>
      </w:pPr>
      <w:r>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Pr>
          <w:szCs w:val="24"/>
        </w:rPr>
        <w:t xml:space="preserve">It is further smoothed using an input filter consisting of decoupling capacitors and finally routed through the input pin of the </w:t>
      </w:r>
      <w:r w:rsidR="00A97FCA" w:rsidRPr="001708FA">
        <w:rPr>
          <w:rFonts w:ascii="Garamond" w:hAnsi="Garamond" w:cs="Courier New"/>
          <w:b/>
          <w:bCs/>
          <w:szCs w:val="24"/>
        </w:rPr>
        <w:t>LM7805CT</w:t>
      </w:r>
      <w:r>
        <w:rPr>
          <w:szCs w:val="24"/>
        </w:rPr>
        <w:t xml:space="preserve"> </w:t>
      </w:r>
      <w:r w:rsidR="00A97FCA">
        <w:rPr>
          <w:szCs w:val="24"/>
        </w:rPr>
        <w:t>voltage regulator.</w:t>
      </w:r>
      <w:r w:rsidR="00584671" w:rsidRPr="00584671">
        <w:rPr>
          <w:szCs w:val="24"/>
        </w:rPr>
        <w:t xml:space="preserve"> </w:t>
      </w:r>
      <w:r w:rsidR="00584671">
        <w:rPr>
          <w:szCs w:val="24"/>
        </w:rPr>
        <w:t xml:space="preserve">According to the datasheet for the </w:t>
      </w:r>
      <w:r w:rsidR="00584671" w:rsidRPr="001708FA">
        <w:rPr>
          <w:rFonts w:ascii="Garamond" w:hAnsi="Garamond"/>
          <w:b/>
          <w:bCs/>
          <w:szCs w:val="24"/>
        </w:rPr>
        <w:t>LM7805</w:t>
      </w:r>
      <w:r w:rsidR="00584671">
        <w:rPr>
          <w:rFonts w:ascii="Garamond" w:hAnsi="Garamond"/>
          <w:b/>
          <w:bCs/>
          <w:szCs w:val="24"/>
        </w:rPr>
        <w:t>CT</w:t>
      </w:r>
      <w:r w:rsidR="00584671">
        <w:rPr>
          <w:szCs w:val="24"/>
        </w:rPr>
        <w:t xml:space="preserve">, the dropout voltage is 2.0V. This means that for an output of 5V, we can calculate the expected minimum required voltage from the PSU as: </w:t>
      </w:r>
    </w:p>
    <w:p w14:paraId="7C05E851" w14:textId="77777777" w:rsidR="00584671" w:rsidRPr="00930E27"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09AE718D" w14:textId="77777777" w:rsidR="00584671" w:rsidRDefault="00584671" w:rsidP="00344619">
      <w:pPr>
        <w:jc w:val="both"/>
        <w:rPr>
          <w:szCs w:val="24"/>
        </w:rPr>
      </w:pPr>
      <m:oMathPara>
        <m:oMath>
          <m:r>
            <w:rPr>
              <w:rFonts w:ascii="Cambria Math" w:hAnsi="Cambria Math"/>
              <w:szCs w:val="24"/>
            </w:rPr>
            <m:t>∴5V+2V=7V</m:t>
          </m:r>
        </m:oMath>
      </m:oMathPara>
    </w:p>
    <w:p w14:paraId="48B6358F" w14:textId="4115ADC5" w:rsidR="00584671" w:rsidRDefault="00584671" w:rsidP="00344619">
      <w:pPr>
        <w:jc w:val="both"/>
        <w:rPr>
          <w:szCs w:val="24"/>
        </w:rPr>
      </w:pPr>
      <w:r>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E803A2"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916655"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77777777" w:rsidR="00584671" w:rsidRPr="00E803A2" w:rsidRDefault="00FC260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299B341" w14:textId="6B695F71" w:rsidR="00A97FCA" w:rsidRDefault="00A97FCA" w:rsidP="00344619">
      <w:pPr>
        <w:jc w:val="both"/>
        <w:rPr>
          <w:szCs w:val="24"/>
        </w:rPr>
      </w:pPr>
      <w:r>
        <w:rPr>
          <w:szCs w:val="24"/>
        </w:rPr>
        <w:t xml:space="preserve">The resulting 5V (+/- 4%) is </w:t>
      </w:r>
      <w:r w:rsidR="00F02A3D">
        <w:rPr>
          <w:szCs w:val="24"/>
        </w:rPr>
        <w:t xml:space="preserve">routed through an output filter for smoothing and then sent through a diode and load resistor. </w:t>
      </w:r>
    </w:p>
    <w:p w14:paraId="1C4F5B3A" w14:textId="4DACE14B" w:rsidR="009E4681" w:rsidRDefault="009E4681" w:rsidP="00344619">
      <w:pPr>
        <w:jc w:val="both"/>
        <w:rPr>
          <w:szCs w:val="24"/>
        </w:rPr>
      </w:pPr>
      <w:r w:rsidRPr="003E7545">
        <w:rPr>
          <w:szCs w:val="24"/>
        </w:rPr>
        <w:t xml:space="preserve">It is important to ensure that there are no short circuits in </w:t>
      </w:r>
      <w:r w:rsidR="007F4549" w:rsidRPr="003E7545">
        <w:rPr>
          <w:szCs w:val="24"/>
        </w:rPr>
        <w:t>this section</w:t>
      </w:r>
      <w:r w:rsidRPr="003E7545">
        <w:rPr>
          <w:szCs w:val="24"/>
        </w:rPr>
        <w:t xml:space="preserve">, as this may cause the </w:t>
      </w:r>
      <w:r w:rsidR="003E7545" w:rsidRPr="003E7545">
        <w:rPr>
          <w:szCs w:val="24"/>
        </w:rPr>
        <w:t xml:space="preserve">           </w:t>
      </w:r>
      <w:r w:rsidR="007F4549" w:rsidRPr="001708FA">
        <w:rPr>
          <w:rFonts w:ascii="Garamond" w:hAnsi="Garamond" w:cs="Courier New"/>
          <w:b/>
          <w:bCs/>
          <w:szCs w:val="24"/>
        </w:rPr>
        <w:t>LM7805CT</w:t>
      </w:r>
      <w:r w:rsidR="007F4549" w:rsidRPr="003E7545">
        <w:rPr>
          <w:szCs w:val="24"/>
        </w:rPr>
        <w:t xml:space="preserve"> to overheat due to too much current flowing through it. </w:t>
      </w:r>
      <w:r w:rsidR="003E7545" w:rsidRPr="003E7545">
        <w:rPr>
          <w:szCs w:val="24"/>
        </w:rPr>
        <w:t>If</w:t>
      </w:r>
      <w:r w:rsidR="007F4549" w:rsidRPr="003E7545">
        <w:rPr>
          <w:szCs w:val="24"/>
        </w:rPr>
        <w:t xml:space="preserve"> the regulator overheats</w:t>
      </w:r>
      <w:r w:rsidR="003E7545" w:rsidRPr="003E7545">
        <w:rPr>
          <w:szCs w:val="24"/>
        </w:rPr>
        <w:t xml:space="preserve"> and enters thermal shutdown</w:t>
      </w:r>
      <w:r w:rsidR="007F4549" w:rsidRPr="003E7545">
        <w:rPr>
          <w:szCs w:val="24"/>
        </w:rPr>
        <w:t xml:space="preserve">, its output voltage may drop </w:t>
      </w:r>
      <w:r w:rsidR="001708FA">
        <w:rPr>
          <w:szCs w:val="24"/>
        </w:rPr>
        <w:t xml:space="preserve">below the required value </w:t>
      </w:r>
      <w:r w:rsidR="007F4549" w:rsidRPr="003E7545">
        <w:rPr>
          <w:szCs w:val="24"/>
        </w:rPr>
        <w:fldChar w:fldCharType="begin" w:fldLock="1"/>
      </w:r>
      <w:r w:rsidR="00A97FCA">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3E7545">
        <w:rPr>
          <w:szCs w:val="24"/>
        </w:rPr>
        <w:fldChar w:fldCharType="separate"/>
      </w:r>
      <w:r w:rsidR="005F77A2" w:rsidRPr="005F77A2">
        <w:rPr>
          <w:noProof/>
          <w:szCs w:val="24"/>
        </w:rPr>
        <w:t>[3]</w:t>
      </w:r>
      <w:r w:rsidR="007F4549" w:rsidRPr="003E7545">
        <w:rPr>
          <w:szCs w:val="24"/>
        </w:rPr>
        <w:fldChar w:fldCharType="end"/>
      </w:r>
      <w:r w:rsidR="003E7545" w:rsidRPr="003E7545">
        <w:rPr>
          <w:szCs w:val="24"/>
        </w:rPr>
        <w:t>.</w:t>
      </w:r>
      <w:r w:rsidR="00B20965" w:rsidRPr="00B54066">
        <w:rPr>
          <w:szCs w:val="24"/>
        </w:rPr>
        <w:t xml:space="preserve"> </w:t>
      </w:r>
    </w:p>
    <w:p w14:paraId="4FCF62AB" w14:textId="77777777" w:rsidR="00CE55F5" w:rsidRDefault="00CE55F5" w:rsidP="00A67F0A">
      <w:pPr>
        <w:pStyle w:val="Heading2"/>
        <w:jc w:val="both"/>
      </w:pPr>
    </w:p>
    <w:p w14:paraId="19AA11C1" w14:textId="6C7140C9" w:rsidR="00F01BAB" w:rsidRDefault="00985A44" w:rsidP="00A67F0A">
      <w:pPr>
        <w:pStyle w:val="Heading2"/>
        <w:jc w:val="both"/>
      </w:pPr>
      <w:bookmarkStart w:id="15" w:name="OLE_LINK3"/>
      <w:bookmarkStart w:id="16" w:name="_Toc11522950"/>
      <w:bookmarkEnd w:id="15"/>
      <w:r>
        <w:t>Relaxation Oscillator</w:t>
      </w:r>
      <w:bookmarkEnd w:id="16"/>
    </w:p>
    <w:p w14:paraId="479F73EC" w14:textId="0438493D" w:rsidR="00347779" w:rsidRDefault="0053453E" w:rsidP="00344619">
      <w:pPr>
        <w:jc w:val="both"/>
        <w:rPr>
          <w:szCs w:val="24"/>
        </w:rPr>
      </w:pPr>
      <w:r>
        <w:rPr>
          <w:szCs w:val="24"/>
        </w:rPr>
        <w:t>In this second stage of the circuit</w:t>
      </w:r>
      <w:r w:rsidR="00E73873">
        <w:rPr>
          <w:szCs w:val="24"/>
        </w:rPr>
        <w:t xml:space="preserve">, the voltage regulator output is routed to the input of a relaxation oscillator, built from an </w:t>
      </w:r>
      <w:r w:rsidR="00E73873" w:rsidRPr="006C5251">
        <w:rPr>
          <w:rFonts w:ascii="Garamond" w:hAnsi="Garamond"/>
          <w:b/>
          <w:bCs/>
          <w:szCs w:val="24"/>
        </w:rPr>
        <w:t>LM74AC</w:t>
      </w:r>
      <w:r w:rsidR="00E73873">
        <w:rPr>
          <w:rFonts w:ascii="Garamond" w:hAnsi="Garamond"/>
          <w:b/>
          <w:bCs/>
          <w:szCs w:val="24"/>
        </w:rPr>
        <w:t xml:space="preserve"> </w:t>
      </w:r>
      <w:r w:rsidR="00E73873">
        <w:rPr>
          <w:szCs w:val="24"/>
        </w:rPr>
        <w:t xml:space="preserve">IC described above. The output of this oscillator </w:t>
      </w:r>
      <w:r w:rsidR="00E73873">
        <w:rPr>
          <w:szCs w:val="24"/>
        </w:rPr>
        <w:lastRenderedPageBreak/>
        <w:t>is a square wave, which has been generated via one of the inverter gates of the IC. A</w:t>
      </w:r>
      <w:r w:rsidR="00347779">
        <w:rPr>
          <w:szCs w:val="24"/>
        </w:rPr>
        <w:t xml:space="preserve"> second </w:t>
      </w:r>
      <w:r w:rsidR="00E73873">
        <w:rPr>
          <w:szCs w:val="24"/>
        </w:rPr>
        <w:t xml:space="preserve">inverter </w:t>
      </w:r>
      <w:r w:rsidR="00347779">
        <w:rPr>
          <w:szCs w:val="24"/>
        </w:rPr>
        <w:t xml:space="preserve">gate functions as a clock buffer to smooth the </w:t>
      </w:r>
      <w:r w:rsidR="00E73873">
        <w:rPr>
          <w:szCs w:val="24"/>
        </w:rPr>
        <w:t>square wave</w:t>
      </w:r>
      <w:r w:rsidR="00347779">
        <w:rPr>
          <w:szCs w:val="24"/>
        </w:rPr>
        <w:t xml:space="preserve"> and reduce noise.</w:t>
      </w:r>
      <w:r w:rsidR="00E73873">
        <w:rPr>
          <w:szCs w:val="24"/>
        </w:rPr>
        <w:t xml:space="preserve"> </w:t>
      </w:r>
    </w:p>
    <w:p w14:paraId="6AFCDAB3" w14:textId="33D5AD58" w:rsidR="003C3A47" w:rsidRDefault="003C3A47" w:rsidP="00344619">
      <w:pPr>
        <w:jc w:val="both"/>
        <w:rPr>
          <w:szCs w:val="24"/>
        </w:rPr>
      </w:pPr>
      <w:r>
        <w:rPr>
          <w:szCs w:val="24"/>
        </w:rPr>
        <w:t xml:space="preserve">The expected frequency output of the oscillator is a function of the time constant of the circuit and the various input and threshold voltage values </w:t>
      </w:r>
      <w:r>
        <w:rPr>
          <w:szCs w:val="24"/>
        </w:rPr>
        <w:fldChar w:fldCharType="begin" w:fldLock="1"/>
      </w:r>
      <w:r w:rsidR="00A43583">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9]"},"properties":{"noteIndex":0},"schema":"https://github.com/citation-style-language/schema/raw/master/csl-citation.json"}</w:instrText>
      </w:r>
      <w:r>
        <w:rPr>
          <w:szCs w:val="24"/>
        </w:rPr>
        <w:fldChar w:fldCharType="separate"/>
      </w:r>
      <w:r w:rsidR="00A43583" w:rsidRPr="00A43583">
        <w:rPr>
          <w:noProof/>
          <w:szCs w:val="24"/>
        </w:rPr>
        <w:t>[10]</w:t>
      </w:r>
      <w:r>
        <w:rPr>
          <w:szCs w:val="24"/>
        </w:rPr>
        <w:fldChar w:fldCharType="end"/>
      </w:r>
      <w:r>
        <w:rPr>
          <w:szCs w:val="24"/>
        </w:rPr>
        <w:t>. Therefore, when calculating this value, the RC constant must first be determined. The resistance and capacitance of R and C were measured:</w:t>
      </w:r>
    </w:p>
    <w:p w14:paraId="530E38E6" w14:textId="179D8237" w:rsidR="003C3A47" w:rsidRPr="003C3A47" w:rsidRDefault="00FC260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3C3A47"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125006"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125006" w:rsidRDefault="00125006" w:rsidP="003C3A47">
      <w:pPr>
        <w:jc w:val="both"/>
        <w:rPr>
          <w:rFonts w:eastAsiaTheme="minorEastAsia"/>
          <w:szCs w:val="24"/>
        </w:rPr>
      </w:pPr>
    </w:p>
    <w:p w14:paraId="53B46F0B" w14:textId="2C1DC535" w:rsidR="00411B6E" w:rsidRDefault="00411B6E" w:rsidP="00344619">
      <w:pPr>
        <w:jc w:val="both"/>
        <w:rPr>
          <w:szCs w:val="24"/>
        </w:rPr>
      </w:pPr>
      <w:r>
        <w:rPr>
          <w:szCs w:val="24"/>
        </w:rPr>
        <w:t>This may be compared to the labelled values of the components in order to illustrate the range of tolerance in component labelling:</w:t>
      </w:r>
    </w:p>
    <w:p w14:paraId="15E96F15" w14:textId="77777777" w:rsidR="00411B6E" w:rsidRDefault="00411B6E" w:rsidP="00411B6E">
      <w:pPr>
        <w:jc w:val="both"/>
        <w:rPr>
          <w:szCs w:val="24"/>
        </w:rPr>
      </w:pPr>
    </w:p>
    <w:p w14:paraId="375742F5" w14:textId="042FD7E1" w:rsidR="00411B6E" w:rsidRPr="003C3A47" w:rsidRDefault="00FC260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3C3A47"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125006"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0D40FC"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411B6E" w:rsidRDefault="000D40FC" w:rsidP="00344619">
      <w:pPr>
        <w:rPr>
          <w:rFonts w:eastAsiaTheme="minorEastAsia"/>
          <w:szCs w:val="24"/>
        </w:rPr>
      </w:pPr>
    </w:p>
    <w:p w14:paraId="1959AEF0" w14:textId="3048EE42" w:rsidR="00411B6E" w:rsidRDefault="00411B6E" w:rsidP="00344619">
      <w:pPr>
        <w:rPr>
          <w:rFonts w:eastAsiaTheme="minorEastAsia"/>
          <w:szCs w:val="24"/>
        </w:rPr>
      </w:pPr>
      <w:r>
        <w:rPr>
          <w:rFonts w:eastAsiaTheme="minorEastAsia"/>
          <w:szCs w:val="24"/>
        </w:rPr>
        <w:t>The deviation between the expected and the measured may then be calculated as a percentage:</w:t>
      </w:r>
    </w:p>
    <w:p w14:paraId="78E91F22" w14:textId="345F8273" w:rsidR="00411B6E" w:rsidRPr="00411B6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3753F3"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3753F3"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7B109E83" w14:textId="77777777" w:rsidR="00411B6E" w:rsidRDefault="00411B6E" w:rsidP="00411B6E">
      <w:pPr>
        <w:jc w:val="both"/>
        <w:rPr>
          <w:rFonts w:eastAsiaTheme="minorEastAsia"/>
          <w:szCs w:val="24"/>
        </w:rPr>
      </w:pPr>
    </w:p>
    <w:p w14:paraId="255F9AE1" w14:textId="7D86E852" w:rsidR="00411B6E" w:rsidRDefault="00881F35" w:rsidP="00411B6E">
      <w:pPr>
        <w:jc w:val="both"/>
        <w:rPr>
          <w:rFonts w:eastAsiaTheme="minorEastAsia"/>
          <w:szCs w:val="24"/>
        </w:rPr>
      </w:pPr>
      <w:r>
        <w:rPr>
          <w:rFonts w:eastAsiaTheme="minorEastAsia"/>
          <w:szCs w:val="24"/>
        </w:rPr>
        <w:lastRenderedPageBreak/>
        <w:t xml:space="preserve">The </w:t>
      </w:r>
      <w:r w:rsidR="005F6D26">
        <w:rPr>
          <w:rFonts w:eastAsiaTheme="minorEastAsia"/>
          <w:szCs w:val="24"/>
        </w:rPr>
        <w:t xml:space="preserve">overall </w:t>
      </w:r>
      <w:r>
        <w:rPr>
          <w:rFonts w:eastAsiaTheme="minorEastAsia"/>
          <w:szCs w:val="24"/>
        </w:rPr>
        <w:t>output square wave frequency is determined by</w:t>
      </w:r>
      <w:r w:rsidR="005F6D26">
        <w:rPr>
          <w:rFonts w:eastAsiaTheme="minorEastAsia"/>
          <w:szCs w:val="24"/>
        </w:rPr>
        <w:t xml:space="preserve"> the following calculation</w:t>
      </w:r>
      <w:r>
        <w:rPr>
          <w:rFonts w:eastAsiaTheme="minorEastAsia"/>
          <w:szCs w:val="24"/>
        </w:rPr>
        <w:t>:</w:t>
      </w:r>
    </w:p>
    <w:p w14:paraId="68B4FA73" w14:textId="7B311942" w:rsidR="005F6D26"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Default="005F355A" w:rsidP="00411B6E">
      <w:pPr>
        <w:jc w:val="both"/>
        <w:rPr>
          <w:rFonts w:eastAsiaTheme="minorEastAsia"/>
          <w:szCs w:val="24"/>
        </w:rPr>
      </w:pPr>
    </w:p>
    <w:p w14:paraId="7DC43D51" w14:textId="7970D34C" w:rsidR="00CE55F5" w:rsidRDefault="005F6D26" w:rsidP="00CE55F5">
      <w:pPr>
        <w:jc w:val="both"/>
        <w:rPr>
          <w:rFonts w:eastAsiaTheme="minorEastAsia"/>
          <w:szCs w:val="24"/>
        </w:rPr>
      </w:pPr>
      <w:r>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Pr>
          <w:rFonts w:eastAsiaTheme="minorEastAsia"/>
          <w:szCs w:val="24"/>
        </w:rPr>
        <w:t xml:space="preserve"> and V</w:t>
      </w:r>
      <w:r>
        <w:rPr>
          <w:rFonts w:eastAsiaTheme="minorEastAsia"/>
          <w:szCs w:val="24"/>
          <w:vertAlign w:val="subscript"/>
        </w:rPr>
        <w:t>CC</w:t>
      </w:r>
      <w:r>
        <w:rPr>
          <w:rFonts w:eastAsiaTheme="minorEastAsia"/>
          <w:szCs w:val="24"/>
        </w:rPr>
        <w:t xml:space="preserve"> determined to be 5.06V (see </w:t>
      </w:r>
      <w:hyperlink w:anchor="OLE_LINK2" w:history="1">
        <w:r w:rsidRPr="005F6D26">
          <w:rPr>
            <w:rStyle w:val="Hyperlink"/>
            <w:rFonts w:eastAsiaTheme="minorEastAsia"/>
            <w:szCs w:val="24"/>
          </w:rPr>
          <w:t>Testing and Results – Voltage Regulator</w:t>
        </w:r>
      </w:hyperlink>
      <w:r>
        <w:rPr>
          <w:rFonts w:eastAsiaTheme="minorEastAsia"/>
          <w:szCs w:val="24"/>
        </w:rPr>
        <w:t>)</w:t>
      </w:r>
      <w:r w:rsidR="00CE55F5">
        <w:rPr>
          <w:rFonts w:eastAsiaTheme="minorEastAsia"/>
          <w:szCs w:val="24"/>
        </w:rPr>
        <w:t>. However, the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w:t>
      </w:r>
      <w:proofErr w:type="spellStart"/>
      <w:r w:rsidR="00CE55F5">
        <w:rPr>
          <w:rFonts w:eastAsiaTheme="minorEastAsia"/>
          <w:szCs w:val="24"/>
        </w:rPr>
        <w:t>V</w:t>
      </w:r>
      <w:r w:rsidR="00CE55F5">
        <w:rPr>
          <w:rFonts w:eastAsiaTheme="minorEastAsia"/>
          <w:szCs w:val="24"/>
          <w:vertAlign w:val="subscript"/>
        </w:rPr>
        <w:t>cc</w:t>
      </w:r>
      <w:proofErr w:type="spellEnd"/>
      <w:r w:rsidR="00CE55F5">
        <w:rPr>
          <w:rFonts w:eastAsiaTheme="minorEastAsia"/>
          <w:szCs w:val="24"/>
        </w:rPr>
        <w:t xml:space="preserve"> as constants, and V</w:t>
      </w:r>
      <w:r w:rsidR="00CE55F5">
        <w:rPr>
          <w:rFonts w:eastAsiaTheme="minorEastAsia"/>
          <w:szCs w:val="24"/>
          <w:vertAlign w:val="subscript"/>
        </w:rPr>
        <w:t>T-</w:t>
      </w:r>
      <w:r w:rsidR="00CE55F5">
        <w:rPr>
          <w:rFonts w:eastAsiaTheme="minorEastAsia"/>
          <w:szCs w:val="24"/>
        </w:rPr>
        <w:t xml:space="preserve"> and V</w:t>
      </w:r>
      <w:r w:rsidR="00CE55F5">
        <w:rPr>
          <w:rFonts w:eastAsiaTheme="minorEastAsia"/>
          <w:szCs w:val="24"/>
          <w:vertAlign w:val="subscript"/>
        </w:rPr>
        <w:t>T+</w:t>
      </w:r>
      <w:r w:rsidR="00CE55F5">
        <w:rPr>
          <w:rFonts w:eastAsiaTheme="minorEastAsia"/>
          <w:szCs w:val="24"/>
        </w:rPr>
        <w:t xml:space="preserve"> as variables. The calculated values are listed below (the excel table for these values may be found in the appendix):</w:t>
      </w:r>
    </w:p>
    <w:p w14:paraId="7866FB86" w14:textId="77777777" w:rsidR="006A7703" w:rsidRDefault="006A7703" w:rsidP="00CE55F5">
      <w:pPr>
        <w:jc w:val="both"/>
        <w:rPr>
          <w:rFonts w:eastAsiaTheme="minorEastAsia"/>
          <w:szCs w:val="24"/>
        </w:rPr>
      </w:pPr>
    </w:p>
    <w:p w14:paraId="5F1FDAE0" w14:textId="5F7745F9" w:rsidR="00E73873" w:rsidRPr="00CE55F5" w:rsidRDefault="000D40FC" w:rsidP="00CE55F5">
      <w:pPr>
        <w:jc w:val="both"/>
        <w:rPr>
          <w:rFonts w:eastAsiaTheme="minorEastAsia"/>
          <w:szCs w:val="24"/>
        </w:rPr>
      </w:pPr>
      <w:r>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E82A568" w14:textId="50889948" w:rsidR="00F01BAB" w:rsidRDefault="00F01BAB" w:rsidP="00A67F0A">
      <w:pPr>
        <w:pStyle w:val="Heading2"/>
        <w:jc w:val="both"/>
      </w:pPr>
      <w:bookmarkStart w:id="17" w:name="_Toc11522951"/>
      <w:r>
        <w:t>Counter</w:t>
      </w:r>
      <w:bookmarkEnd w:id="17"/>
    </w:p>
    <w:p w14:paraId="39F4CAD2" w14:textId="1104651B" w:rsidR="00410EF4" w:rsidRDefault="00410EF4" w:rsidP="00344619">
      <w:pPr>
        <w:jc w:val="both"/>
      </w:pPr>
      <w:r>
        <w:t xml:space="preserve">At this stage of the circuit, the output of the relaxation oscillator is routed to the clock input pins (CCLK/Counter and RCLK/Registry) of the </w:t>
      </w:r>
      <w:r w:rsidRPr="008C7A53">
        <w:rPr>
          <w:rFonts w:ascii="Garamond" w:hAnsi="Garamond"/>
          <w:b/>
          <w:bCs/>
          <w:szCs w:val="24"/>
        </w:rPr>
        <w:t>SN74HC590</w:t>
      </w:r>
      <w:r>
        <w:t xml:space="preserve">. The active low CCLR/Counter Clear pin is routed to the 5V line in order to prevent the counter being cleared to 0, and the </w:t>
      </w:r>
      <w:r>
        <w:lastRenderedPageBreak/>
        <w:t>active low OE/Output Enable and</w:t>
      </w:r>
      <w:r w:rsidR="00A71043">
        <w:t xml:space="preserve"> CCKEN/Count Enable pins are routed to ground to ensure that the count will continue. </w:t>
      </w:r>
    </w:p>
    <w:p w14:paraId="70A76830" w14:textId="0A4B5552" w:rsidR="00A71043" w:rsidRDefault="00A71043" w:rsidP="00344619">
      <w:pPr>
        <w:jc w:val="both"/>
      </w:pPr>
      <w:r>
        <w:t xml:space="preserve">The </w:t>
      </w:r>
      <w:r w:rsidRPr="008C7A53">
        <w:rPr>
          <w:rFonts w:ascii="Garamond" w:hAnsi="Garamond"/>
          <w:b/>
          <w:bCs/>
          <w:szCs w:val="24"/>
        </w:rPr>
        <w:t>SN74HC590</w:t>
      </w:r>
      <w:r>
        <w:rPr>
          <w:rFonts w:ascii="Garamond" w:hAnsi="Garamond"/>
          <w:b/>
          <w:bCs/>
          <w:szCs w:val="24"/>
        </w:rPr>
        <w:t xml:space="preserve"> </w:t>
      </w:r>
      <w:r>
        <w:t>will output, from 8 separate pins, parallel binary values that will constitute an 8-bit count</w:t>
      </w:r>
      <w:r w:rsidR="00120934">
        <w:t xml:space="preserve"> from 0 to 255</w:t>
      </w:r>
      <w:r>
        <w:t>:</w:t>
      </w:r>
    </w:p>
    <w:tbl>
      <w:tblPr>
        <w:tblStyle w:val="TableGrid"/>
        <w:tblW w:w="0" w:type="auto"/>
        <w:tblLook w:val="04A0" w:firstRow="1" w:lastRow="0" w:firstColumn="1" w:lastColumn="0" w:noHBand="0" w:noVBand="1"/>
      </w:tblPr>
      <w:tblGrid>
        <w:gridCol w:w="1021"/>
        <w:gridCol w:w="1260"/>
        <w:gridCol w:w="740"/>
        <w:gridCol w:w="999"/>
        <w:gridCol w:w="999"/>
        <w:gridCol w:w="999"/>
        <w:gridCol w:w="999"/>
        <w:gridCol w:w="778"/>
        <w:gridCol w:w="1221"/>
      </w:tblGrid>
      <w:tr w:rsidR="00A71043" w:rsidRPr="00A71043" w14:paraId="0DBADAC8" w14:textId="77777777" w:rsidTr="00A71043">
        <w:tc>
          <w:tcPr>
            <w:tcW w:w="1001" w:type="dxa"/>
          </w:tcPr>
          <w:p w14:paraId="76136F09" w14:textId="5C6DA927" w:rsidR="00A71043" w:rsidRPr="00A71043" w:rsidRDefault="00A71043" w:rsidP="00410EF4">
            <w:pPr>
              <w:rPr>
                <w:b/>
                <w:bCs/>
              </w:rPr>
            </w:pPr>
            <w:r w:rsidRPr="00A71043">
              <w:rPr>
                <w:b/>
                <w:bCs/>
              </w:rPr>
              <w:t>Decimal</w:t>
            </w:r>
          </w:p>
        </w:tc>
        <w:tc>
          <w:tcPr>
            <w:tcW w:w="1262" w:type="dxa"/>
          </w:tcPr>
          <w:p w14:paraId="62979D1C" w14:textId="5D2C6153" w:rsidR="00A71043" w:rsidRPr="00A71043" w:rsidRDefault="00A71043" w:rsidP="00410EF4">
            <w:pPr>
              <w:rPr>
                <w:b/>
                <w:bCs/>
              </w:rPr>
            </w:pPr>
            <w:r w:rsidRPr="00A71043">
              <w:rPr>
                <w:b/>
                <w:bCs/>
              </w:rPr>
              <w:t>Bit 7</w:t>
            </w:r>
            <w:r>
              <w:rPr>
                <w:b/>
                <w:bCs/>
              </w:rPr>
              <w:t xml:space="preserve"> (MSB)</w:t>
            </w:r>
          </w:p>
        </w:tc>
        <w:tc>
          <w:tcPr>
            <w:tcW w:w="741" w:type="dxa"/>
          </w:tcPr>
          <w:p w14:paraId="6D732A4A" w14:textId="1D7019B8" w:rsidR="00A71043" w:rsidRPr="00A71043" w:rsidRDefault="00A71043" w:rsidP="00410EF4">
            <w:pPr>
              <w:rPr>
                <w:b/>
                <w:bCs/>
              </w:rPr>
            </w:pPr>
            <w:r w:rsidRPr="00A71043">
              <w:rPr>
                <w:b/>
                <w:bCs/>
              </w:rPr>
              <w:t>Bit 6</w:t>
            </w:r>
          </w:p>
        </w:tc>
        <w:tc>
          <w:tcPr>
            <w:tcW w:w="1002" w:type="dxa"/>
          </w:tcPr>
          <w:p w14:paraId="762A4108" w14:textId="1D19C1DB" w:rsidR="00A71043" w:rsidRPr="00A71043" w:rsidRDefault="00A71043" w:rsidP="00410EF4">
            <w:pPr>
              <w:rPr>
                <w:b/>
                <w:bCs/>
              </w:rPr>
            </w:pPr>
            <w:r w:rsidRPr="00A71043">
              <w:rPr>
                <w:b/>
                <w:bCs/>
              </w:rPr>
              <w:t>Bit 5</w:t>
            </w:r>
          </w:p>
        </w:tc>
        <w:tc>
          <w:tcPr>
            <w:tcW w:w="1002" w:type="dxa"/>
          </w:tcPr>
          <w:p w14:paraId="4E0DBC54" w14:textId="549BE881" w:rsidR="00A71043" w:rsidRPr="00A71043" w:rsidRDefault="00A71043" w:rsidP="00410EF4">
            <w:pPr>
              <w:rPr>
                <w:b/>
                <w:bCs/>
              </w:rPr>
            </w:pPr>
            <w:r w:rsidRPr="00A71043">
              <w:rPr>
                <w:b/>
                <w:bCs/>
              </w:rPr>
              <w:t>Bit 4</w:t>
            </w:r>
          </w:p>
        </w:tc>
        <w:tc>
          <w:tcPr>
            <w:tcW w:w="1002" w:type="dxa"/>
          </w:tcPr>
          <w:p w14:paraId="7FFEB60F" w14:textId="05DEDC57" w:rsidR="00A71043" w:rsidRPr="00A71043" w:rsidRDefault="00A71043" w:rsidP="00410EF4">
            <w:pPr>
              <w:rPr>
                <w:b/>
                <w:bCs/>
              </w:rPr>
            </w:pPr>
            <w:r w:rsidRPr="00A71043">
              <w:rPr>
                <w:b/>
                <w:bCs/>
              </w:rPr>
              <w:t>Bit 3</w:t>
            </w:r>
          </w:p>
        </w:tc>
        <w:tc>
          <w:tcPr>
            <w:tcW w:w="1002" w:type="dxa"/>
          </w:tcPr>
          <w:p w14:paraId="699B4B97" w14:textId="4A320309" w:rsidR="00A71043" w:rsidRPr="00A71043" w:rsidRDefault="00A71043" w:rsidP="00410EF4">
            <w:pPr>
              <w:rPr>
                <w:b/>
                <w:bCs/>
              </w:rPr>
            </w:pPr>
            <w:r w:rsidRPr="00A71043">
              <w:rPr>
                <w:b/>
                <w:bCs/>
              </w:rPr>
              <w:t>Bit 2</w:t>
            </w:r>
          </w:p>
        </w:tc>
        <w:tc>
          <w:tcPr>
            <w:tcW w:w="780" w:type="dxa"/>
          </w:tcPr>
          <w:p w14:paraId="05AFE0A9" w14:textId="69182260" w:rsidR="00A71043" w:rsidRPr="00A71043" w:rsidRDefault="00A71043" w:rsidP="00410EF4">
            <w:pPr>
              <w:rPr>
                <w:b/>
                <w:bCs/>
              </w:rPr>
            </w:pPr>
            <w:r w:rsidRPr="00A71043">
              <w:rPr>
                <w:b/>
                <w:bCs/>
              </w:rPr>
              <w:t>Bit 1</w:t>
            </w:r>
          </w:p>
        </w:tc>
        <w:tc>
          <w:tcPr>
            <w:tcW w:w="1224" w:type="dxa"/>
          </w:tcPr>
          <w:p w14:paraId="474A7016" w14:textId="3CBA882E" w:rsidR="00A71043" w:rsidRPr="00A71043" w:rsidRDefault="00A71043" w:rsidP="00410EF4">
            <w:pPr>
              <w:rPr>
                <w:b/>
                <w:bCs/>
              </w:rPr>
            </w:pPr>
            <w:r w:rsidRPr="00A71043">
              <w:rPr>
                <w:b/>
                <w:bCs/>
              </w:rPr>
              <w:t>Bit 0 (LSB)</w:t>
            </w:r>
          </w:p>
        </w:tc>
      </w:tr>
      <w:tr w:rsidR="00A71043" w14:paraId="2BF3209B" w14:textId="77777777" w:rsidTr="00A71043">
        <w:tc>
          <w:tcPr>
            <w:tcW w:w="1001" w:type="dxa"/>
            <w:tcBorders>
              <w:bottom w:val="single" w:sz="4" w:space="0" w:color="auto"/>
            </w:tcBorders>
          </w:tcPr>
          <w:p w14:paraId="5467D584" w14:textId="4F5CF569" w:rsidR="00A71043" w:rsidRDefault="00A71043" w:rsidP="00410EF4">
            <w:r>
              <w:t>0</w:t>
            </w:r>
          </w:p>
        </w:tc>
        <w:tc>
          <w:tcPr>
            <w:tcW w:w="1262" w:type="dxa"/>
            <w:tcBorders>
              <w:bottom w:val="single" w:sz="4" w:space="0" w:color="auto"/>
            </w:tcBorders>
          </w:tcPr>
          <w:p w14:paraId="2E76FEE6" w14:textId="669DC349" w:rsidR="00A71043" w:rsidRDefault="00A71043" w:rsidP="00410EF4">
            <w:r>
              <w:t>0</w:t>
            </w:r>
          </w:p>
        </w:tc>
        <w:tc>
          <w:tcPr>
            <w:tcW w:w="741" w:type="dxa"/>
            <w:tcBorders>
              <w:bottom w:val="single" w:sz="4" w:space="0" w:color="auto"/>
            </w:tcBorders>
          </w:tcPr>
          <w:p w14:paraId="261D7E25" w14:textId="4D59AAF3" w:rsidR="00A71043" w:rsidRDefault="00A71043" w:rsidP="00410EF4">
            <w:r>
              <w:t>0</w:t>
            </w:r>
          </w:p>
        </w:tc>
        <w:tc>
          <w:tcPr>
            <w:tcW w:w="1002" w:type="dxa"/>
            <w:tcBorders>
              <w:bottom w:val="single" w:sz="4" w:space="0" w:color="auto"/>
            </w:tcBorders>
          </w:tcPr>
          <w:p w14:paraId="547D1AF2" w14:textId="0400078B" w:rsidR="00A71043" w:rsidRDefault="00A71043" w:rsidP="00410EF4">
            <w:r>
              <w:t>0</w:t>
            </w:r>
          </w:p>
        </w:tc>
        <w:tc>
          <w:tcPr>
            <w:tcW w:w="1002" w:type="dxa"/>
            <w:tcBorders>
              <w:bottom w:val="single" w:sz="4" w:space="0" w:color="auto"/>
            </w:tcBorders>
          </w:tcPr>
          <w:p w14:paraId="5E7F9705" w14:textId="102E1C1E" w:rsidR="00A71043" w:rsidRDefault="00A71043" w:rsidP="00410EF4">
            <w:r>
              <w:t>0</w:t>
            </w:r>
          </w:p>
        </w:tc>
        <w:tc>
          <w:tcPr>
            <w:tcW w:w="1002" w:type="dxa"/>
            <w:tcBorders>
              <w:bottom w:val="single" w:sz="4" w:space="0" w:color="auto"/>
            </w:tcBorders>
          </w:tcPr>
          <w:p w14:paraId="5FD1843D" w14:textId="53F95C5A" w:rsidR="00A71043" w:rsidRDefault="00A71043" w:rsidP="00410EF4">
            <w:r>
              <w:t>0</w:t>
            </w:r>
          </w:p>
        </w:tc>
        <w:tc>
          <w:tcPr>
            <w:tcW w:w="1002" w:type="dxa"/>
            <w:tcBorders>
              <w:bottom w:val="single" w:sz="4" w:space="0" w:color="auto"/>
            </w:tcBorders>
          </w:tcPr>
          <w:p w14:paraId="03CB07CF" w14:textId="2058BE0A" w:rsidR="00A71043" w:rsidRDefault="00A71043" w:rsidP="00410EF4">
            <w:r>
              <w:t>0</w:t>
            </w:r>
          </w:p>
        </w:tc>
        <w:tc>
          <w:tcPr>
            <w:tcW w:w="780" w:type="dxa"/>
            <w:tcBorders>
              <w:bottom w:val="single" w:sz="4" w:space="0" w:color="auto"/>
            </w:tcBorders>
          </w:tcPr>
          <w:p w14:paraId="1EF7360A" w14:textId="077F5B34" w:rsidR="00A71043" w:rsidRDefault="00A71043" w:rsidP="00410EF4">
            <w:r>
              <w:t>0</w:t>
            </w:r>
          </w:p>
        </w:tc>
        <w:tc>
          <w:tcPr>
            <w:tcW w:w="1224" w:type="dxa"/>
            <w:tcBorders>
              <w:bottom w:val="single" w:sz="4" w:space="0" w:color="auto"/>
            </w:tcBorders>
          </w:tcPr>
          <w:p w14:paraId="0CE0ED0F" w14:textId="3BDA9E00" w:rsidR="00A71043" w:rsidRDefault="00A71043" w:rsidP="00410EF4">
            <w:r>
              <w:t>0</w:t>
            </w:r>
          </w:p>
        </w:tc>
      </w:tr>
      <w:tr w:rsidR="00A71043" w14:paraId="5AB91BBD" w14:textId="77777777" w:rsidTr="00A71043">
        <w:tc>
          <w:tcPr>
            <w:tcW w:w="1001" w:type="dxa"/>
            <w:tcBorders>
              <w:bottom w:val="single" w:sz="4" w:space="0" w:color="auto"/>
            </w:tcBorders>
          </w:tcPr>
          <w:p w14:paraId="2936B114" w14:textId="7F983E8E" w:rsidR="00A71043" w:rsidRDefault="00A71043" w:rsidP="00410EF4">
            <w:r>
              <w:t>1</w:t>
            </w:r>
          </w:p>
        </w:tc>
        <w:tc>
          <w:tcPr>
            <w:tcW w:w="1262" w:type="dxa"/>
            <w:tcBorders>
              <w:bottom w:val="single" w:sz="4" w:space="0" w:color="auto"/>
            </w:tcBorders>
          </w:tcPr>
          <w:p w14:paraId="32340CC8" w14:textId="4CEC441C" w:rsidR="00A71043" w:rsidRDefault="00A71043" w:rsidP="00410EF4">
            <w:r>
              <w:t>0</w:t>
            </w:r>
          </w:p>
        </w:tc>
        <w:tc>
          <w:tcPr>
            <w:tcW w:w="741" w:type="dxa"/>
            <w:tcBorders>
              <w:bottom w:val="single" w:sz="4" w:space="0" w:color="auto"/>
            </w:tcBorders>
          </w:tcPr>
          <w:p w14:paraId="11DB1732" w14:textId="1EFDC568" w:rsidR="00A71043" w:rsidRDefault="00A71043" w:rsidP="00410EF4">
            <w:r>
              <w:t>0</w:t>
            </w:r>
          </w:p>
        </w:tc>
        <w:tc>
          <w:tcPr>
            <w:tcW w:w="1002" w:type="dxa"/>
            <w:tcBorders>
              <w:bottom w:val="single" w:sz="4" w:space="0" w:color="auto"/>
            </w:tcBorders>
          </w:tcPr>
          <w:p w14:paraId="1D159808" w14:textId="088AFB74" w:rsidR="00A71043" w:rsidRDefault="00A71043" w:rsidP="00410EF4">
            <w:r>
              <w:t>0</w:t>
            </w:r>
          </w:p>
        </w:tc>
        <w:tc>
          <w:tcPr>
            <w:tcW w:w="1002" w:type="dxa"/>
            <w:tcBorders>
              <w:bottom w:val="single" w:sz="4" w:space="0" w:color="auto"/>
            </w:tcBorders>
          </w:tcPr>
          <w:p w14:paraId="60762D97" w14:textId="56DD4E5B" w:rsidR="00A71043" w:rsidRDefault="00A71043" w:rsidP="00410EF4">
            <w:r>
              <w:t>0</w:t>
            </w:r>
          </w:p>
        </w:tc>
        <w:tc>
          <w:tcPr>
            <w:tcW w:w="1002" w:type="dxa"/>
            <w:tcBorders>
              <w:bottom w:val="single" w:sz="4" w:space="0" w:color="auto"/>
            </w:tcBorders>
          </w:tcPr>
          <w:p w14:paraId="30BFED06" w14:textId="0313E243" w:rsidR="00A71043" w:rsidRDefault="00A71043" w:rsidP="00410EF4">
            <w:r>
              <w:t>0</w:t>
            </w:r>
          </w:p>
        </w:tc>
        <w:tc>
          <w:tcPr>
            <w:tcW w:w="1002" w:type="dxa"/>
            <w:tcBorders>
              <w:bottom w:val="single" w:sz="4" w:space="0" w:color="auto"/>
            </w:tcBorders>
          </w:tcPr>
          <w:p w14:paraId="4DF4B9A0" w14:textId="2CDBD8B7" w:rsidR="00A71043" w:rsidRDefault="00A71043" w:rsidP="00410EF4">
            <w:r>
              <w:t>0</w:t>
            </w:r>
          </w:p>
        </w:tc>
        <w:tc>
          <w:tcPr>
            <w:tcW w:w="780" w:type="dxa"/>
            <w:tcBorders>
              <w:bottom w:val="single" w:sz="4" w:space="0" w:color="auto"/>
            </w:tcBorders>
          </w:tcPr>
          <w:p w14:paraId="4081FCAD" w14:textId="0915BD0D" w:rsidR="00A71043" w:rsidRDefault="00A71043" w:rsidP="00410EF4">
            <w:r>
              <w:t>0</w:t>
            </w:r>
          </w:p>
        </w:tc>
        <w:tc>
          <w:tcPr>
            <w:tcW w:w="1224" w:type="dxa"/>
            <w:tcBorders>
              <w:bottom w:val="single" w:sz="4" w:space="0" w:color="auto"/>
            </w:tcBorders>
          </w:tcPr>
          <w:p w14:paraId="55C7529C" w14:textId="22025AAA" w:rsidR="00A71043" w:rsidRDefault="00A71043" w:rsidP="00410EF4">
            <w:r>
              <w:t>1</w:t>
            </w:r>
          </w:p>
        </w:tc>
      </w:tr>
      <w:tr w:rsidR="00A71043" w14:paraId="45C0DD40" w14:textId="77777777" w:rsidTr="00A71043">
        <w:tc>
          <w:tcPr>
            <w:tcW w:w="1001" w:type="dxa"/>
            <w:tcBorders>
              <w:top w:val="single" w:sz="4" w:space="0" w:color="auto"/>
              <w:left w:val="nil"/>
              <w:bottom w:val="single" w:sz="4" w:space="0" w:color="auto"/>
              <w:right w:val="nil"/>
            </w:tcBorders>
          </w:tcPr>
          <w:p w14:paraId="787E20C3" w14:textId="77777777" w:rsidR="00A71043" w:rsidRDefault="00A71043" w:rsidP="00A71043">
            <w:r>
              <w:t>.</w:t>
            </w:r>
          </w:p>
          <w:p w14:paraId="6784829D" w14:textId="77777777" w:rsidR="00A71043" w:rsidRDefault="00A71043" w:rsidP="00A71043">
            <w:r>
              <w:t>.</w:t>
            </w:r>
          </w:p>
          <w:p w14:paraId="33DA987B" w14:textId="6193A49D" w:rsidR="00A71043" w:rsidRDefault="00A71043" w:rsidP="00A71043">
            <w:r>
              <w:t>.</w:t>
            </w:r>
          </w:p>
        </w:tc>
        <w:tc>
          <w:tcPr>
            <w:tcW w:w="1262" w:type="dxa"/>
            <w:tcBorders>
              <w:top w:val="single" w:sz="4" w:space="0" w:color="auto"/>
              <w:left w:val="nil"/>
              <w:bottom w:val="single" w:sz="4" w:space="0" w:color="auto"/>
              <w:right w:val="nil"/>
            </w:tcBorders>
          </w:tcPr>
          <w:p w14:paraId="5886CF58" w14:textId="77777777" w:rsidR="00A71043" w:rsidRDefault="00A71043" w:rsidP="00A71043">
            <w:r>
              <w:t>.</w:t>
            </w:r>
          </w:p>
          <w:p w14:paraId="46CD3C35" w14:textId="77777777" w:rsidR="00A71043" w:rsidRDefault="00A71043" w:rsidP="00A71043">
            <w:r>
              <w:t>.</w:t>
            </w:r>
          </w:p>
          <w:p w14:paraId="6418805F" w14:textId="4A8BA3E8" w:rsidR="00A71043" w:rsidRDefault="00A71043" w:rsidP="00A71043">
            <w:r>
              <w:t>.</w:t>
            </w:r>
          </w:p>
        </w:tc>
        <w:tc>
          <w:tcPr>
            <w:tcW w:w="741" w:type="dxa"/>
            <w:tcBorders>
              <w:top w:val="single" w:sz="4" w:space="0" w:color="auto"/>
              <w:left w:val="nil"/>
              <w:bottom w:val="single" w:sz="4" w:space="0" w:color="auto"/>
              <w:right w:val="nil"/>
            </w:tcBorders>
          </w:tcPr>
          <w:p w14:paraId="670BB728" w14:textId="77777777" w:rsidR="00A71043" w:rsidRDefault="00A71043" w:rsidP="00A71043">
            <w:r>
              <w:t>.</w:t>
            </w:r>
          </w:p>
          <w:p w14:paraId="477E6FC5" w14:textId="77777777" w:rsidR="00A71043" w:rsidRDefault="00A71043" w:rsidP="00A71043">
            <w:r>
              <w:t>.</w:t>
            </w:r>
          </w:p>
          <w:p w14:paraId="1B01A69D" w14:textId="5892A42B" w:rsidR="00A71043" w:rsidRDefault="00A71043" w:rsidP="00A71043">
            <w:r>
              <w:t>.</w:t>
            </w:r>
          </w:p>
        </w:tc>
        <w:tc>
          <w:tcPr>
            <w:tcW w:w="1002" w:type="dxa"/>
            <w:tcBorders>
              <w:top w:val="single" w:sz="4" w:space="0" w:color="auto"/>
              <w:left w:val="nil"/>
              <w:bottom w:val="single" w:sz="4" w:space="0" w:color="auto"/>
              <w:right w:val="nil"/>
            </w:tcBorders>
          </w:tcPr>
          <w:p w14:paraId="7F052A84" w14:textId="77777777" w:rsidR="00A71043" w:rsidRDefault="00A71043" w:rsidP="00A71043">
            <w:r>
              <w:t>.</w:t>
            </w:r>
          </w:p>
          <w:p w14:paraId="043CF328" w14:textId="77777777" w:rsidR="00A71043" w:rsidRDefault="00A71043" w:rsidP="00A71043">
            <w:r>
              <w:t>.</w:t>
            </w:r>
          </w:p>
          <w:p w14:paraId="2961904E" w14:textId="3148F9E8" w:rsidR="00A71043" w:rsidRDefault="00A71043" w:rsidP="00A71043">
            <w:r>
              <w:t>.</w:t>
            </w:r>
          </w:p>
        </w:tc>
        <w:tc>
          <w:tcPr>
            <w:tcW w:w="1002" w:type="dxa"/>
            <w:tcBorders>
              <w:top w:val="single" w:sz="4" w:space="0" w:color="auto"/>
              <w:left w:val="nil"/>
              <w:bottom w:val="single" w:sz="4" w:space="0" w:color="auto"/>
              <w:right w:val="nil"/>
            </w:tcBorders>
          </w:tcPr>
          <w:p w14:paraId="089D358F" w14:textId="77777777" w:rsidR="00A71043" w:rsidRDefault="00A71043" w:rsidP="00A71043">
            <w:r>
              <w:t>.</w:t>
            </w:r>
          </w:p>
          <w:p w14:paraId="1FAAA09D" w14:textId="77777777" w:rsidR="00A71043" w:rsidRDefault="00A71043" w:rsidP="00A71043">
            <w:r>
              <w:t>.</w:t>
            </w:r>
          </w:p>
          <w:p w14:paraId="1EE9CDD0" w14:textId="07923FDE" w:rsidR="00A71043" w:rsidRDefault="00A71043" w:rsidP="00A71043">
            <w:r>
              <w:t>.</w:t>
            </w:r>
          </w:p>
        </w:tc>
        <w:tc>
          <w:tcPr>
            <w:tcW w:w="1002" w:type="dxa"/>
            <w:tcBorders>
              <w:top w:val="single" w:sz="4" w:space="0" w:color="auto"/>
              <w:left w:val="nil"/>
              <w:bottom w:val="single" w:sz="4" w:space="0" w:color="auto"/>
              <w:right w:val="nil"/>
            </w:tcBorders>
          </w:tcPr>
          <w:p w14:paraId="04B8A681" w14:textId="77777777" w:rsidR="00A71043" w:rsidRDefault="00A71043" w:rsidP="00A71043">
            <w:r>
              <w:t>.</w:t>
            </w:r>
          </w:p>
          <w:p w14:paraId="3AD863C0" w14:textId="77777777" w:rsidR="00A71043" w:rsidRDefault="00A71043" w:rsidP="00A71043">
            <w:r>
              <w:t>.</w:t>
            </w:r>
          </w:p>
          <w:p w14:paraId="0A89775D" w14:textId="1A77A221" w:rsidR="00A71043" w:rsidRDefault="00A71043" w:rsidP="00A71043">
            <w:r>
              <w:t>.</w:t>
            </w:r>
          </w:p>
        </w:tc>
        <w:tc>
          <w:tcPr>
            <w:tcW w:w="1002" w:type="dxa"/>
            <w:tcBorders>
              <w:top w:val="single" w:sz="4" w:space="0" w:color="auto"/>
              <w:left w:val="nil"/>
              <w:bottom w:val="single" w:sz="4" w:space="0" w:color="auto"/>
              <w:right w:val="nil"/>
            </w:tcBorders>
          </w:tcPr>
          <w:p w14:paraId="52B19B4A" w14:textId="77777777" w:rsidR="00A71043" w:rsidRDefault="00A71043" w:rsidP="00A71043">
            <w:r>
              <w:t>.</w:t>
            </w:r>
          </w:p>
          <w:p w14:paraId="029F3E3A" w14:textId="77777777" w:rsidR="00A71043" w:rsidRDefault="00A71043" w:rsidP="00A71043">
            <w:r>
              <w:t>.</w:t>
            </w:r>
          </w:p>
          <w:p w14:paraId="56B4D33F" w14:textId="3222F077" w:rsidR="00A71043" w:rsidRDefault="00A71043" w:rsidP="00A71043">
            <w:r>
              <w:t>.</w:t>
            </w:r>
          </w:p>
        </w:tc>
        <w:tc>
          <w:tcPr>
            <w:tcW w:w="780" w:type="dxa"/>
            <w:tcBorders>
              <w:top w:val="single" w:sz="4" w:space="0" w:color="auto"/>
              <w:left w:val="nil"/>
              <w:bottom w:val="single" w:sz="4" w:space="0" w:color="auto"/>
              <w:right w:val="nil"/>
            </w:tcBorders>
          </w:tcPr>
          <w:p w14:paraId="4CC126B9" w14:textId="77777777" w:rsidR="00A71043" w:rsidRDefault="00A71043" w:rsidP="00A71043">
            <w:r>
              <w:t>.</w:t>
            </w:r>
          </w:p>
          <w:p w14:paraId="28F75B6E" w14:textId="77777777" w:rsidR="00A71043" w:rsidRDefault="00A71043" w:rsidP="00A71043">
            <w:r>
              <w:t>.</w:t>
            </w:r>
          </w:p>
          <w:p w14:paraId="7218F505" w14:textId="347B44BB" w:rsidR="00A71043" w:rsidRDefault="00A71043" w:rsidP="00A71043">
            <w:r>
              <w:t>.</w:t>
            </w:r>
          </w:p>
        </w:tc>
        <w:tc>
          <w:tcPr>
            <w:tcW w:w="1224" w:type="dxa"/>
            <w:tcBorders>
              <w:top w:val="single" w:sz="4" w:space="0" w:color="auto"/>
              <w:left w:val="nil"/>
              <w:bottom w:val="single" w:sz="4" w:space="0" w:color="auto"/>
              <w:right w:val="nil"/>
            </w:tcBorders>
          </w:tcPr>
          <w:p w14:paraId="02B26E34" w14:textId="77777777" w:rsidR="00A71043" w:rsidRDefault="00A71043" w:rsidP="00A71043">
            <w:r>
              <w:t>.</w:t>
            </w:r>
          </w:p>
          <w:p w14:paraId="123A83A8" w14:textId="77777777" w:rsidR="00A71043" w:rsidRDefault="00A71043" w:rsidP="00A71043">
            <w:r>
              <w:t>.</w:t>
            </w:r>
          </w:p>
          <w:p w14:paraId="427CB88D" w14:textId="69D97170" w:rsidR="00A71043" w:rsidRDefault="00A71043" w:rsidP="00A71043">
            <w:r>
              <w:t>.</w:t>
            </w:r>
          </w:p>
        </w:tc>
      </w:tr>
      <w:tr w:rsidR="00A71043" w14:paraId="15D9553D" w14:textId="77777777" w:rsidTr="00A71043">
        <w:tc>
          <w:tcPr>
            <w:tcW w:w="1001" w:type="dxa"/>
            <w:tcBorders>
              <w:top w:val="single" w:sz="4" w:space="0" w:color="auto"/>
            </w:tcBorders>
          </w:tcPr>
          <w:p w14:paraId="12F4CCE6" w14:textId="75FF1FEC" w:rsidR="00A71043" w:rsidRDefault="00A71043" w:rsidP="00A71043">
            <w:r>
              <w:t>254</w:t>
            </w:r>
          </w:p>
        </w:tc>
        <w:tc>
          <w:tcPr>
            <w:tcW w:w="1262" w:type="dxa"/>
            <w:tcBorders>
              <w:top w:val="single" w:sz="4" w:space="0" w:color="auto"/>
            </w:tcBorders>
          </w:tcPr>
          <w:p w14:paraId="54655591" w14:textId="6160BD06" w:rsidR="00A71043" w:rsidRDefault="00A71043" w:rsidP="00A71043">
            <w:r>
              <w:t>1</w:t>
            </w:r>
          </w:p>
        </w:tc>
        <w:tc>
          <w:tcPr>
            <w:tcW w:w="741" w:type="dxa"/>
            <w:tcBorders>
              <w:top w:val="single" w:sz="4" w:space="0" w:color="auto"/>
            </w:tcBorders>
          </w:tcPr>
          <w:p w14:paraId="4E90767D" w14:textId="57406BA4" w:rsidR="00A71043" w:rsidRDefault="00A71043" w:rsidP="00A71043">
            <w:r>
              <w:t>1</w:t>
            </w:r>
          </w:p>
        </w:tc>
        <w:tc>
          <w:tcPr>
            <w:tcW w:w="1002" w:type="dxa"/>
            <w:tcBorders>
              <w:top w:val="single" w:sz="4" w:space="0" w:color="auto"/>
            </w:tcBorders>
          </w:tcPr>
          <w:p w14:paraId="171E78F2" w14:textId="5D6E51F6" w:rsidR="00A71043" w:rsidRDefault="00A71043" w:rsidP="00A71043">
            <w:r>
              <w:t>1</w:t>
            </w:r>
          </w:p>
        </w:tc>
        <w:tc>
          <w:tcPr>
            <w:tcW w:w="1002" w:type="dxa"/>
            <w:tcBorders>
              <w:top w:val="single" w:sz="4" w:space="0" w:color="auto"/>
            </w:tcBorders>
          </w:tcPr>
          <w:p w14:paraId="0712A619" w14:textId="6C4B2CF8" w:rsidR="00A71043" w:rsidRDefault="00A71043" w:rsidP="00A71043">
            <w:r>
              <w:t>1</w:t>
            </w:r>
          </w:p>
        </w:tc>
        <w:tc>
          <w:tcPr>
            <w:tcW w:w="1002" w:type="dxa"/>
            <w:tcBorders>
              <w:top w:val="single" w:sz="4" w:space="0" w:color="auto"/>
            </w:tcBorders>
          </w:tcPr>
          <w:p w14:paraId="717AB9D0" w14:textId="1B0927CC" w:rsidR="00A71043" w:rsidRDefault="00A71043" w:rsidP="00A71043">
            <w:r>
              <w:t>1</w:t>
            </w:r>
          </w:p>
        </w:tc>
        <w:tc>
          <w:tcPr>
            <w:tcW w:w="1002" w:type="dxa"/>
            <w:tcBorders>
              <w:top w:val="single" w:sz="4" w:space="0" w:color="auto"/>
            </w:tcBorders>
          </w:tcPr>
          <w:p w14:paraId="0C374B44" w14:textId="494880C5" w:rsidR="00A71043" w:rsidRDefault="00A71043" w:rsidP="00A71043">
            <w:r>
              <w:t>1</w:t>
            </w:r>
          </w:p>
        </w:tc>
        <w:tc>
          <w:tcPr>
            <w:tcW w:w="780" w:type="dxa"/>
            <w:tcBorders>
              <w:top w:val="single" w:sz="4" w:space="0" w:color="auto"/>
            </w:tcBorders>
          </w:tcPr>
          <w:p w14:paraId="404F15FE" w14:textId="7D80E03A" w:rsidR="00A71043" w:rsidRDefault="00A71043" w:rsidP="00A71043">
            <w:r>
              <w:t>1</w:t>
            </w:r>
          </w:p>
        </w:tc>
        <w:tc>
          <w:tcPr>
            <w:tcW w:w="1224" w:type="dxa"/>
            <w:tcBorders>
              <w:top w:val="single" w:sz="4" w:space="0" w:color="auto"/>
            </w:tcBorders>
          </w:tcPr>
          <w:p w14:paraId="350B8425" w14:textId="54270908" w:rsidR="00A71043" w:rsidRDefault="00A71043" w:rsidP="00A71043">
            <w:r>
              <w:t>0</w:t>
            </w:r>
          </w:p>
        </w:tc>
      </w:tr>
      <w:tr w:rsidR="00A71043" w14:paraId="7655985B" w14:textId="77777777" w:rsidTr="00A71043">
        <w:tc>
          <w:tcPr>
            <w:tcW w:w="1001" w:type="dxa"/>
          </w:tcPr>
          <w:p w14:paraId="58737B09" w14:textId="1A32A13D" w:rsidR="00A71043" w:rsidRDefault="00A71043" w:rsidP="00A71043">
            <w:r>
              <w:t>255</w:t>
            </w:r>
          </w:p>
        </w:tc>
        <w:tc>
          <w:tcPr>
            <w:tcW w:w="1262" w:type="dxa"/>
          </w:tcPr>
          <w:p w14:paraId="6143EB9F" w14:textId="23606A98" w:rsidR="00A71043" w:rsidRDefault="00A71043" w:rsidP="00A71043">
            <w:r>
              <w:t>1</w:t>
            </w:r>
          </w:p>
        </w:tc>
        <w:tc>
          <w:tcPr>
            <w:tcW w:w="741" w:type="dxa"/>
          </w:tcPr>
          <w:p w14:paraId="05B32D6C" w14:textId="44E613FF" w:rsidR="00A71043" w:rsidRDefault="00A71043" w:rsidP="00A71043">
            <w:r>
              <w:t>1</w:t>
            </w:r>
          </w:p>
        </w:tc>
        <w:tc>
          <w:tcPr>
            <w:tcW w:w="1002" w:type="dxa"/>
          </w:tcPr>
          <w:p w14:paraId="45E248F9" w14:textId="499A021E" w:rsidR="00A71043" w:rsidRDefault="00A71043" w:rsidP="00A71043">
            <w:r>
              <w:t>1</w:t>
            </w:r>
          </w:p>
        </w:tc>
        <w:tc>
          <w:tcPr>
            <w:tcW w:w="1002" w:type="dxa"/>
          </w:tcPr>
          <w:p w14:paraId="15164FE7" w14:textId="345002A1" w:rsidR="00A71043" w:rsidRDefault="00A71043" w:rsidP="00A71043">
            <w:r>
              <w:t>1</w:t>
            </w:r>
          </w:p>
        </w:tc>
        <w:tc>
          <w:tcPr>
            <w:tcW w:w="1002" w:type="dxa"/>
          </w:tcPr>
          <w:p w14:paraId="1404036C" w14:textId="7C81AA22" w:rsidR="00A71043" w:rsidRDefault="00A71043" w:rsidP="00A71043">
            <w:r>
              <w:t>1</w:t>
            </w:r>
          </w:p>
        </w:tc>
        <w:tc>
          <w:tcPr>
            <w:tcW w:w="1002" w:type="dxa"/>
          </w:tcPr>
          <w:p w14:paraId="79040A0B" w14:textId="1568DDC7" w:rsidR="00A71043" w:rsidRDefault="00A71043" w:rsidP="00A71043">
            <w:r>
              <w:t>1</w:t>
            </w:r>
          </w:p>
        </w:tc>
        <w:tc>
          <w:tcPr>
            <w:tcW w:w="780" w:type="dxa"/>
          </w:tcPr>
          <w:p w14:paraId="2B023099" w14:textId="7310E5D8" w:rsidR="00A71043" w:rsidRDefault="00A71043" w:rsidP="00A71043">
            <w:r>
              <w:t>1</w:t>
            </w:r>
          </w:p>
        </w:tc>
        <w:tc>
          <w:tcPr>
            <w:tcW w:w="1224" w:type="dxa"/>
          </w:tcPr>
          <w:p w14:paraId="0E0F26F1" w14:textId="6A4E8567" w:rsidR="00A71043" w:rsidRDefault="00A71043" w:rsidP="00A71043">
            <w:r>
              <w:t>1</w:t>
            </w:r>
          </w:p>
        </w:tc>
      </w:tr>
    </w:tbl>
    <w:p w14:paraId="07539B88" w14:textId="49BEA0A9" w:rsidR="00A71043" w:rsidRDefault="00A71043" w:rsidP="00410EF4"/>
    <w:p w14:paraId="3126407F" w14:textId="77777777" w:rsidR="00741C59" w:rsidRPr="00410EF4" w:rsidRDefault="00741C59" w:rsidP="00410EF4"/>
    <w:p w14:paraId="4EB3583E" w14:textId="77777777" w:rsidR="00875E9F" w:rsidRDefault="00875E9F" w:rsidP="00875E9F">
      <w:pPr>
        <w:keepNext/>
        <w:jc w:val="both"/>
      </w:pPr>
      <w:r>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8">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6BC6715" w14:textId="777C47C7" w:rsidR="00120934" w:rsidRDefault="00875E9F" w:rsidP="00875E9F">
      <w:pPr>
        <w:pStyle w:val="Caption"/>
        <w:jc w:val="center"/>
        <w:rPr>
          <w:rFonts w:ascii="Comic Sans MS" w:hAnsi="Comic Sans MS"/>
          <w:b/>
          <w:bCs/>
        </w:rPr>
      </w:pPr>
      <w:r>
        <w:t xml:space="preserve">Figure </w:t>
      </w:r>
      <w:fldSimple w:instr=" SEQ Figure \* ARABIC ">
        <w:r w:rsidR="00B237C2">
          <w:rPr>
            <w:noProof/>
          </w:rPr>
          <w:t>1</w:t>
        </w:r>
      </w:fldSimple>
      <w:r>
        <w:t>: Section of 8-bit counter timing diagram</w:t>
      </w:r>
    </w:p>
    <w:p w14:paraId="7E86A5A0" w14:textId="5D4D0645" w:rsidR="00684BB5" w:rsidRPr="00684BB5" w:rsidRDefault="00684BB5" w:rsidP="00344619">
      <w:pPr>
        <w:jc w:val="both"/>
      </w:pPr>
      <w:r w:rsidRPr="00684BB5">
        <w:t xml:space="preserve">Each of these binary outputs will </w:t>
      </w:r>
      <w:r w:rsidR="00D7415F">
        <w:t xml:space="preserve">constitute an on/off voltage of 0V and 5V which will be fed into an R2R resistor ladder in the next stage of the circuit. The resistor ladder will take this square wave input and convert it into a ramp voltage, detailed in the next section. </w:t>
      </w:r>
    </w:p>
    <w:p w14:paraId="4F05903D" w14:textId="18C6E44E" w:rsidR="0067704D" w:rsidRDefault="00F01BAB" w:rsidP="00A67F0A">
      <w:pPr>
        <w:pStyle w:val="Heading2"/>
        <w:jc w:val="both"/>
      </w:pPr>
      <w:bookmarkStart w:id="18" w:name="_Toc11522952"/>
      <w:r>
        <w:lastRenderedPageBreak/>
        <w:t>Ramp Generator</w:t>
      </w:r>
      <w:bookmarkEnd w:id="18"/>
    </w:p>
    <w:p w14:paraId="6508E586" w14:textId="5D2AF856" w:rsidR="00CE7FF1" w:rsidRDefault="00CE7FF1" w:rsidP="00344619">
      <w:pPr>
        <w:jc w:val="both"/>
      </w:pPr>
      <w:r>
        <w:t xml:space="preserve">Each square wave signal from the counter, detailed in the previous section, is routed separately to the R2R ladder. </w:t>
      </w:r>
      <w:r w:rsidR="0067704D">
        <w:t xml:space="preserve">The ladder is set up in such a way that each individual </w:t>
      </w:r>
      <w:r>
        <w:t>square wave</w:t>
      </w:r>
      <w:r w:rsidR="0067704D">
        <w:t xml:space="preserve"> meets a different level of impedance, which is inversely proportional to the </w:t>
      </w:r>
      <w:r>
        <w:t xml:space="preserve">associated </w:t>
      </w:r>
      <w:r w:rsidR="0067704D">
        <w:t xml:space="preserve">bit’s significance in the overall </w:t>
      </w:r>
      <w:r>
        <w:t xml:space="preserve">8-bit </w:t>
      </w:r>
      <w:r w:rsidR="0067704D">
        <w:t xml:space="preserve">byte </w:t>
      </w:r>
      <w:r w:rsidR="0067704D">
        <w:fldChar w:fldCharType="begin" w:fldLock="1"/>
      </w:r>
      <w:r w:rsidR="00A43583">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0]"},"properties":{"noteIndex":0},"schema":"https://github.com/citation-style-language/schema/raw/master/csl-citation.json"}</w:instrText>
      </w:r>
      <w:r w:rsidR="0067704D">
        <w:fldChar w:fldCharType="separate"/>
      </w:r>
      <w:r w:rsidR="00A43583" w:rsidRPr="00A43583">
        <w:rPr>
          <w:noProof/>
        </w:rPr>
        <w:t>[11]</w:t>
      </w:r>
      <w:r w:rsidR="0067704D">
        <w:fldChar w:fldCharType="end"/>
      </w:r>
      <w:r w:rsidR="0067704D">
        <w:t xml:space="preserve">. For example, the Most Significant Bit meets the minimum level of resistance and the Least Significant </w:t>
      </w:r>
      <w:r>
        <w:t xml:space="preserve">Bit </w:t>
      </w:r>
      <w:r w:rsidR="0067704D">
        <w:t xml:space="preserve">meets the maximum level. This means that each bit allows for a voltage output proportional to its significance, i.e. MSB allows for the maximum voltage, LSB allows for the minimum. </w:t>
      </w:r>
    </w:p>
    <w:p w14:paraId="2199476C" w14:textId="546F2445" w:rsidR="00CE7FF1" w:rsidRDefault="0067704D" w:rsidP="00344619">
      <w:pPr>
        <w:jc w:val="both"/>
        <w:rPr>
          <w:szCs w:val="24"/>
        </w:rPr>
      </w:pPr>
      <w:r>
        <w:t xml:space="preserve">This proportional voltage output is achieved through the ladder sequence of voltage dividers, with values of 2R for R1 and 2R (through Thevenin </w:t>
      </w:r>
      <w:r w:rsidR="00CB2E2E">
        <w:t xml:space="preserve">equivalence </w:t>
      </w:r>
      <w:r w:rsidR="00CB2E2E">
        <w:fldChar w:fldCharType="begin" w:fldLock="1"/>
      </w:r>
      <w:r w:rsidR="00A43583">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1]"},"properties":{"noteIndex":0},"schema":"https://github.com/citation-style-language/schema/raw/master/csl-citation.json"}</w:instrText>
      </w:r>
      <w:r w:rsidR="00CB2E2E">
        <w:fldChar w:fldCharType="separate"/>
      </w:r>
      <w:r w:rsidR="00A43583" w:rsidRPr="00A43583">
        <w:rPr>
          <w:noProof/>
        </w:rPr>
        <w:t>[12]</w:t>
      </w:r>
      <w:r w:rsidR="00CB2E2E">
        <w:fldChar w:fldCharType="end"/>
      </w:r>
      <w:r>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Pr>
          <w:rFonts w:eastAsiaTheme="minorEastAsia"/>
        </w:rPr>
        <w:t xml:space="preserve"> </w:t>
      </w:r>
      <w:r w:rsidR="00CE7FF1">
        <w:rPr>
          <w:szCs w:val="24"/>
        </w:rPr>
        <w:t>If we count the LSB as the “8</w:t>
      </w:r>
      <w:r w:rsidR="00CE7FF1" w:rsidRPr="00CE7FF1">
        <w:rPr>
          <w:szCs w:val="24"/>
          <w:vertAlign w:val="superscript"/>
        </w:rPr>
        <w:t>th</w:t>
      </w:r>
      <w:r w:rsidR="00CE7FF1">
        <w:rPr>
          <w:szCs w:val="24"/>
        </w:rPr>
        <w:t>” bit and the MSB as the “1</w:t>
      </w:r>
      <w:r w:rsidR="00CE7FF1" w:rsidRPr="00CE7FF1">
        <w:rPr>
          <w:szCs w:val="24"/>
          <w:vertAlign w:val="superscript"/>
        </w:rPr>
        <w:t>st</w:t>
      </w:r>
      <w:r w:rsidR="00CE7FF1">
        <w:rPr>
          <w:szCs w:val="24"/>
        </w:rPr>
        <w:t>”, then the nth bit will contribute voltage according to the following equation:</w:t>
      </w:r>
    </w:p>
    <w:p w14:paraId="60A5E4E2" w14:textId="327E0E8F" w:rsidR="00CE7FF1" w:rsidRPr="00A376EC"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035AF6" w:rsidRDefault="00A376EC" w:rsidP="00035AF6">
      <w:pPr>
        <w:jc w:val="both"/>
        <w:rPr>
          <w:szCs w:val="24"/>
        </w:rPr>
      </w:pPr>
    </w:p>
    <w:tbl>
      <w:tblPr>
        <w:tblStyle w:val="TableGrid"/>
        <w:tblW w:w="0" w:type="auto"/>
        <w:jc w:val="center"/>
        <w:tblLook w:val="04A0" w:firstRow="1" w:lastRow="0" w:firstColumn="1" w:lastColumn="0" w:noHBand="0" w:noVBand="1"/>
      </w:tblPr>
      <w:tblGrid>
        <w:gridCol w:w="2230"/>
        <w:gridCol w:w="3849"/>
      </w:tblGrid>
      <w:tr w:rsidR="00CE2A56" w:rsidRPr="00CE2A56" w14:paraId="5D4D2538" w14:textId="77777777" w:rsidTr="00CE2A56">
        <w:trPr>
          <w:trHeight w:val="510"/>
          <w:jc w:val="center"/>
        </w:trPr>
        <w:tc>
          <w:tcPr>
            <w:tcW w:w="2230" w:type="dxa"/>
          </w:tcPr>
          <w:p w14:paraId="6F5199F0" w14:textId="152FA0A2" w:rsidR="00CE2A56" w:rsidRPr="00CE2A56" w:rsidRDefault="00CE2A56" w:rsidP="00035AF6">
            <w:pPr>
              <w:jc w:val="both"/>
              <w:rPr>
                <w:b/>
                <w:bCs/>
                <w:szCs w:val="24"/>
              </w:rPr>
            </w:pPr>
            <w:r w:rsidRPr="00CE2A56">
              <w:rPr>
                <w:b/>
                <w:bCs/>
                <w:szCs w:val="24"/>
              </w:rPr>
              <w:t>Bit number</w:t>
            </w:r>
          </w:p>
        </w:tc>
        <w:tc>
          <w:tcPr>
            <w:tcW w:w="3849" w:type="dxa"/>
          </w:tcPr>
          <w:p w14:paraId="288B77DC" w14:textId="5D8CD7AC" w:rsidR="00CE2A56" w:rsidRPr="00CE2A56" w:rsidRDefault="00CE2A56" w:rsidP="00035AF6">
            <w:pPr>
              <w:jc w:val="both"/>
              <w:rPr>
                <w:b/>
                <w:bCs/>
                <w:szCs w:val="24"/>
              </w:rPr>
            </w:pPr>
            <w:r w:rsidRPr="00CE2A56">
              <w:rPr>
                <w:b/>
                <w:bCs/>
                <w:szCs w:val="24"/>
              </w:rPr>
              <w:t>Expected voltage output (when high)</w:t>
            </w:r>
          </w:p>
        </w:tc>
      </w:tr>
      <w:tr w:rsidR="00CE2A56" w14:paraId="2FAF5657" w14:textId="77777777" w:rsidTr="00CE2A56">
        <w:trPr>
          <w:trHeight w:val="510"/>
          <w:jc w:val="center"/>
        </w:trPr>
        <w:tc>
          <w:tcPr>
            <w:tcW w:w="2230" w:type="dxa"/>
          </w:tcPr>
          <w:p w14:paraId="7399ABE2" w14:textId="38C85EAC" w:rsidR="00CE2A56" w:rsidRDefault="00CE2A56" w:rsidP="00035AF6">
            <w:pPr>
              <w:jc w:val="both"/>
              <w:rPr>
                <w:szCs w:val="24"/>
              </w:rPr>
            </w:pPr>
            <w:r>
              <w:rPr>
                <w:szCs w:val="24"/>
              </w:rPr>
              <w:t>1 (MSB)</w:t>
            </w:r>
          </w:p>
        </w:tc>
        <w:tc>
          <w:tcPr>
            <w:tcW w:w="3849" w:type="dxa"/>
          </w:tcPr>
          <w:p w14:paraId="6963F56F" w14:textId="696285C6"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Pr>
                <w:rFonts w:eastAsiaTheme="minorEastAsia"/>
                <w:szCs w:val="24"/>
              </w:rPr>
              <w:t xml:space="preserve"> = 2.53V</w:t>
            </w:r>
          </w:p>
        </w:tc>
      </w:tr>
      <w:tr w:rsidR="00CE2A56" w14:paraId="0B35DA76" w14:textId="77777777" w:rsidTr="00CE2A56">
        <w:trPr>
          <w:trHeight w:val="510"/>
          <w:jc w:val="center"/>
        </w:trPr>
        <w:tc>
          <w:tcPr>
            <w:tcW w:w="2230" w:type="dxa"/>
          </w:tcPr>
          <w:p w14:paraId="74900C9D" w14:textId="63F38C04" w:rsidR="00CE2A56" w:rsidRDefault="00CE2A56" w:rsidP="00035AF6">
            <w:pPr>
              <w:jc w:val="both"/>
              <w:rPr>
                <w:szCs w:val="24"/>
              </w:rPr>
            </w:pPr>
            <w:r>
              <w:rPr>
                <w:szCs w:val="24"/>
              </w:rPr>
              <w:t>2</w:t>
            </w:r>
          </w:p>
        </w:tc>
        <w:tc>
          <w:tcPr>
            <w:tcW w:w="3849" w:type="dxa"/>
          </w:tcPr>
          <w:p w14:paraId="5540C80A" w14:textId="43A0AD9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Pr>
                <w:rFonts w:eastAsiaTheme="minorEastAsia"/>
                <w:szCs w:val="24"/>
              </w:rPr>
              <w:t xml:space="preserve"> = 1.265V</w:t>
            </w:r>
          </w:p>
        </w:tc>
      </w:tr>
      <w:tr w:rsidR="00CE2A56" w14:paraId="5C0F5122" w14:textId="77777777" w:rsidTr="00CE2A56">
        <w:trPr>
          <w:trHeight w:val="510"/>
          <w:jc w:val="center"/>
        </w:trPr>
        <w:tc>
          <w:tcPr>
            <w:tcW w:w="2230" w:type="dxa"/>
          </w:tcPr>
          <w:p w14:paraId="2C0A9A30" w14:textId="114F670C" w:rsidR="00CE2A56" w:rsidRDefault="00CE2A56" w:rsidP="00035AF6">
            <w:pPr>
              <w:jc w:val="both"/>
              <w:rPr>
                <w:szCs w:val="24"/>
              </w:rPr>
            </w:pPr>
            <w:r>
              <w:rPr>
                <w:szCs w:val="24"/>
              </w:rPr>
              <w:t>3</w:t>
            </w:r>
          </w:p>
        </w:tc>
        <w:tc>
          <w:tcPr>
            <w:tcW w:w="3849" w:type="dxa"/>
          </w:tcPr>
          <w:p w14:paraId="2DC9FB8E" w14:textId="376BE746"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Pr>
                <w:rFonts w:eastAsiaTheme="minorEastAsia"/>
                <w:szCs w:val="24"/>
              </w:rPr>
              <w:t xml:space="preserve"> = 0.633V</w:t>
            </w:r>
          </w:p>
        </w:tc>
      </w:tr>
      <w:tr w:rsidR="00CE2A56" w14:paraId="5D5C30A0" w14:textId="77777777" w:rsidTr="00CE2A56">
        <w:trPr>
          <w:trHeight w:val="510"/>
          <w:jc w:val="center"/>
        </w:trPr>
        <w:tc>
          <w:tcPr>
            <w:tcW w:w="2230" w:type="dxa"/>
          </w:tcPr>
          <w:p w14:paraId="52A87153" w14:textId="2E30F8EC" w:rsidR="00CE2A56" w:rsidRDefault="00CE2A56" w:rsidP="00035AF6">
            <w:pPr>
              <w:jc w:val="both"/>
              <w:rPr>
                <w:szCs w:val="24"/>
              </w:rPr>
            </w:pPr>
            <w:r>
              <w:rPr>
                <w:szCs w:val="24"/>
              </w:rPr>
              <w:t>4</w:t>
            </w:r>
          </w:p>
        </w:tc>
        <w:tc>
          <w:tcPr>
            <w:tcW w:w="3849" w:type="dxa"/>
          </w:tcPr>
          <w:p w14:paraId="23104D2E" w14:textId="4194371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Pr>
                <w:rFonts w:eastAsiaTheme="minorEastAsia"/>
                <w:szCs w:val="24"/>
              </w:rPr>
              <w:t xml:space="preserve"> = 0.316V</w:t>
            </w:r>
          </w:p>
        </w:tc>
      </w:tr>
      <w:tr w:rsidR="00CE2A56" w14:paraId="7D7192D0" w14:textId="77777777" w:rsidTr="00CE2A56">
        <w:trPr>
          <w:trHeight w:val="510"/>
          <w:jc w:val="center"/>
        </w:trPr>
        <w:tc>
          <w:tcPr>
            <w:tcW w:w="2230" w:type="dxa"/>
          </w:tcPr>
          <w:p w14:paraId="34C25400" w14:textId="27CA4D1A" w:rsidR="00CE2A56" w:rsidRDefault="00CE2A56" w:rsidP="00035AF6">
            <w:pPr>
              <w:jc w:val="both"/>
              <w:rPr>
                <w:szCs w:val="24"/>
              </w:rPr>
            </w:pPr>
            <w:r>
              <w:rPr>
                <w:szCs w:val="24"/>
              </w:rPr>
              <w:t>5</w:t>
            </w:r>
          </w:p>
        </w:tc>
        <w:tc>
          <w:tcPr>
            <w:tcW w:w="3849" w:type="dxa"/>
          </w:tcPr>
          <w:p w14:paraId="1E1D50BB" w14:textId="6E12ED02"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Pr>
                <w:rFonts w:eastAsiaTheme="minorEastAsia"/>
                <w:szCs w:val="24"/>
              </w:rPr>
              <w:t xml:space="preserve"> = 0.158V</w:t>
            </w:r>
          </w:p>
        </w:tc>
      </w:tr>
      <w:tr w:rsidR="00CE2A56" w14:paraId="58B9F11A" w14:textId="77777777" w:rsidTr="00CE2A56">
        <w:trPr>
          <w:trHeight w:val="510"/>
          <w:jc w:val="center"/>
        </w:trPr>
        <w:tc>
          <w:tcPr>
            <w:tcW w:w="2230" w:type="dxa"/>
          </w:tcPr>
          <w:p w14:paraId="091A3552" w14:textId="16FCB058" w:rsidR="00CE2A56" w:rsidRDefault="00CE2A56" w:rsidP="00035AF6">
            <w:pPr>
              <w:jc w:val="both"/>
              <w:rPr>
                <w:szCs w:val="24"/>
              </w:rPr>
            </w:pPr>
            <w:r>
              <w:rPr>
                <w:szCs w:val="24"/>
              </w:rPr>
              <w:lastRenderedPageBreak/>
              <w:t>6</w:t>
            </w:r>
          </w:p>
        </w:tc>
        <w:tc>
          <w:tcPr>
            <w:tcW w:w="3849" w:type="dxa"/>
          </w:tcPr>
          <w:p w14:paraId="4D7C32BA" w14:textId="0512E5C5"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Pr>
                <w:rFonts w:eastAsiaTheme="minorEastAsia"/>
                <w:szCs w:val="24"/>
              </w:rPr>
              <w:t xml:space="preserve"> = 0.079V</w:t>
            </w:r>
          </w:p>
        </w:tc>
      </w:tr>
      <w:tr w:rsidR="00CE2A56" w14:paraId="2E67A4F9" w14:textId="77777777" w:rsidTr="00CE2A56">
        <w:trPr>
          <w:trHeight w:val="510"/>
          <w:jc w:val="center"/>
        </w:trPr>
        <w:tc>
          <w:tcPr>
            <w:tcW w:w="2230" w:type="dxa"/>
          </w:tcPr>
          <w:p w14:paraId="706353B3" w14:textId="7705E7E6" w:rsidR="00CE2A56" w:rsidRDefault="00CE2A56" w:rsidP="00035AF6">
            <w:pPr>
              <w:jc w:val="both"/>
              <w:rPr>
                <w:szCs w:val="24"/>
              </w:rPr>
            </w:pPr>
            <w:r>
              <w:rPr>
                <w:szCs w:val="24"/>
              </w:rPr>
              <w:t>7</w:t>
            </w:r>
          </w:p>
        </w:tc>
        <w:tc>
          <w:tcPr>
            <w:tcW w:w="3849" w:type="dxa"/>
          </w:tcPr>
          <w:p w14:paraId="2D8EF164" w14:textId="25D94674"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Pr>
                <w:rFonts w:eastAsiaTheme="minorEastAsia"/>
                <w:szCs w:val="24"/>
              </w:rPr>
              <w:t xml:space="preserve"> = 0.040V</w:t>
            </w:r>
          </w:p>
        </w:tc>
      </w:tr>
      <w:tr w:rsidR="00CE2A56" w14:paraId="3D9BE6C8" w14:textId="77777777" w:rsidTr="00CE2A56">
        <w:trPr>
          <w:trHeight w:val="510"/>
          <w:jc w:val="center"/>
        </w:trPr>
        <w:tc>
          <w:tcPr>
            <w:tcW w:w="2230" w:type="dxa"/>
          </w:tcPr>
          <w:p w14:paraId="2E39F44F" w14:textId="74B2CBCB" w:rsidR="00CE2A56" w:rsidRDefault="00CE2A56" w:rsidP="00035AF6">
            <w:pPr>
              <w:jc w:val="both"/>
              <w:rPr>
                <w:szCs w:val="24"/>
              </w:rPr>
            </w:pPr>
            <w:r>
              <w:rPr>
                <w:szCs w:val="24"/>
              </w:rPr>
              <w:t>8 (LSB)</w:t>
            </w:r>
          </w:p>
        </w:tc>
        <w:tc>
          <w:tcPr>
            <w:tcW w:w="3849" w:type="dxa"/>
          </w:tcPr>
          <w:p w14:paraId="005E52D2" w14:textId="588CAEAB" w:rsidR="00CE2A56" w:rsidRDefault="00FC260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Pr>
                <w:rFonts w:eastAsiaTheme="minorEastAsia"/>
                <w:szCs w:val="24"/>
              </w:rPr>
              <w:t xml:space="preserve"> = 0.0</w:t>
            </w:r>
            <w:r w:rsidR="00A376EC">
              <w:rPr>
                <w:rFonts w:eastAsiaTheme="minorEastAsia"/>
                <w:szCs w:val="24"/>
              </w:rPr>
              <w:t>20</w:t>
            </w:r>
            <w:r w:rsidR="00CE2A56">
              <w:rPr>
                <w:rFonts w:eastAsiaTheme="minorEastAsia"/>
                <w:szCs w:val="24"/>
              </w:rPr>
              <w:t>V</w:t>
            </w:r>
          </w:p>
        </w:tc>
      </w:tr>
      <w:tr w:rsidR="00CE2A56" w14:paraId="2D7F1FC0" w14:textId="77777777" w:rsidTr="00CE2A56">
        <w:trPr>
          <w:trHeight w:val="510"/>
          <w:jc w:val="center"/>
        </w:trPr>
        <w:tc>
          <w:tcPr>
            <w:tcW w:w="2230" w:type="dxa"/>
          </w:tcPr>
          <w:p w14:paraId="01468946" w14:textId="70DC3552" w:rsidR="00CE2A56" w:rsidRPr="00CE2A56" w:rsidRDefault="00CE2A56" w:rsidP="00035AF6">
            <w:pPr>
              <w:jc w:val="both"/>
              <w:rPr>
                <w:i/>
                <w:iCs/>
                <w:szCs w:val="24"/>
              </w:rPr>
            </w:pPr>
            <w:r w:rsidRPr="00CE2A56">
              <w:rPr>
                <w:i/>
                <w:iCs/>
                <w:szCs w:val="24"/>
              </w:rPr>
              <w:t>Total (max - 255)</w:t>
            </w:r>
          </w:p>
        </w:tc>
        <w:tc>
          <w:tcPr>
            <w:tcW w:w="3849" w:type="dxa"/>
          </w:tcPr>
          <w:p w14:paraId="0A0CF0D0" w14:textId="319B6BA9" w:rsidR="00CE2A56" w:rsidRDefault="00A376EC" w:rsidP="00B461E3">
            <w:pPr>
              <w:keepNext/>
              <w:jc w:val="both"/>
              <w:rPr>
                <w:rFonts w:ascii="Calibri" w:eastAsia="Calibri" w:hAnsi="Calibri" w:cs="Times New Roman"/>
                <w:szCs w:val="24"/>
              </w:rPr>
            </w:pPr>
            <w:r>
              <w:rPr>
                <w:rFonts w:ascii="Calibri" w:eastAsia="Calibri" w:hAnsi="Calibri" w:cs="Times New Roman"/>
                <w:szCs w:val="24"/>
              </w:rPr>
              <w:t>5.04V</w:t>
            </w:r>
          </w:p>
        </w:tc>
      </w:tr>
    </w:tbl>
    <w:p w14:paraId="235D43BA" w14:textId="37DC679E" w:rsidR="00035AF6" w:rsidRPr="00035AF6" w:rsidRDefault="00B461E3" w:rsidP="00B461E3">
      <w:pPr>
        <w:pStyle w:val="Caption"/>
        <w:jc w:val="center"/>
        <w:rPr>
          <w:szCs w:val="24"/>
        </w:rPr>
      </w:pPr>
      <w:r>
        <w:t xml:space="preserve">Table </w:t>
      </w:r>
      <w:fldSimple w:instr=" SEQ Table \* ARABIC ">
        <w:r w:rsidR="00B237C2">
          <w:rPr>
            <w:noProof/>
          </w:rPr>
          <w:t>1</w:t>
        </w:r>
      </w:fldSimple>
      <w:r>
        <w:t>: Calculated voltage output values for individual bits</w:t>
      </w:r>
    </w:p>
    <w:p w14:paraId="35C7CF96" w14:textId="7C804A0E" w:rsidR="0067704D" w:rsidRDefault="0067704D" w:rsidP="00344619">
      <w:pPr>
        <w:jc w:val="both"/>
      </w:pPr>
      <w:r>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468EFDE" w14:textId="77777777" w:rsidR="0067704D" w:rsidRDefault="0067704D" w:rsidP="0067704D">
      <w:pPr>
        <w:rPr>
          <w:rFonts w:eastAsiaTheme="minorEastAsia"/>
        </w:rPr>
      </w:pPr>
    </w:p>
    <w:p w14:paraId="1DF70329"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3D6CAF"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E06E8B" w:rsidRDefault="0067704D" w:rsidP="0067704D">
      <w:bookmarkStart w:id="19" w:name="OLE_LINK7"/>
      <w:bookmarkEnd w:id="19"/>
      <m:oMathPara>
        <m:oMath>
          <m:r>
            <w:rPr>
              <w:rFonts w:ascii="Cambria Math" w:hAnsi="Cambria Math"/>
            </w:rPr>
            <m:t>Resolution=19.77mV</m:t>
          </m:r>
        </m:oMath>
      </m:oMathPara>
    </w:p>
    <w:p w14:paraId="6C449437" w14:textId="77777777" w:rsidR="0067704D" w:rsidRPr="0067704D" w:rsidRDefault="0067704D" w:rsidP="0067704D">
      <w:pPr>
        <w:rPr>
          <w:vertAlign w:val="subscript"/>
        </w:rPr>
      </w:pPr>
    </w:p>
    <w:p w14:paraId="4B3B7561" w14:textId="5E53AE74" w:rsidR="0067704D" w:rsidRDefault="00CB1584" w:rsidP="00344619">
      <w:pPr>
        <w:jc w:val="both"/>
      </w:pPr>
      <w:r>
        <w:t>The resolution of the</w:t>
      </w:r>
      <w:r w:rsidR="002541A5">
        <w:t xml:space="preserve"> ramp is extremely important, as this will be the minimum voltage that can be compared with the output of the accelerometer. </w:t>
      </w:r>
    </w:p>
    <w:p w14:paraId="02137402" w14:textId="3F561DC2" w:rsidR="00B461E3" w:rsidRPr="00B461E3" w:rsidRDefault="00A376EC" w:rsidP="00344619">
      <w:pPr>
        <w:jc w:val="both"/>
        <w:rPr>
          <w:rFonts w:eastAsiaTheme="minorEastAsia"/>
        </w:rPr>
      </w:pPr>
      <w:r>
        <w:t>The construction of the circuit involved placing the resistors according to the network structure. The R resistor value in this case was 5k</w:t>
      </w:r>
      <w:r>
        <w:sym w:font="Symbol" w:char="F057"/>
      </w:r>
      <w:r>
        <w:t>. Two 10k</w:t>
      </w:r>
      <w:r>
        <w:sym w:font="Symbol" w:char="F057"/>
      </w:r>
      <w:r>
        <w:t xml:space="preserve"> resistors were used for the R value instead of a single 5k</w:t>
      </w:r>
      <w:r>
        <w:sym w:font="Symbol" w:char="F057"/>
      </w:r>
      <w:r>
        <w:t xml:space="preserve"> resistor, as this increases tolerance from </w:t>
      </w:r>
      <m:oMath>
        <m:r>
          <w:rPr>
            <w:rFonts w:ascii="Cambria Math" w:hAnsi="Cambria Math"/>
          </w:rPr>
          <m:t>± 5%</m:t>
        </m:r>
      </m:oMath>
      <w:r w:rsidR="00B461E3">
        <w:rPr>
          <w:rFonts w:eastAsiaTheme="minorEastAsia"/>
        </w:rPr>
        <w:t xml:space="preserve"> for a single resistor to </w:t>
      </w:r>
      <m:oMath>
        <m:r>
          <w:rPr>
            <w:rFonts w:ascii="Cambria Math" w:hAnsi="Cambria Math"/>
          </w:rPr>
          <m:t>± 2.5%</m:t>
        </m:r>
      </m:oMath>
      <w:r w:rsidR="00B461E3">
        <w:rPr>
          <w:rFonts w:eastAsiaTheme="minorEastAsia"/>
        </w:rPr>
        <w:t xml:space="preserve">. </w:t>
      </w:r>
    </w:p>
    <w:p w14:paraId="639E9E50" w14:textId="2BD18E48" w:rsidR="00985A44" w:rsidRDefault="00985A44" w:rsidP="00A67F0A">
      <w:pPr>
        <w:pStyle w:val="Heading2"/>
        <w:jc w:val="both"/>
      </w:pPr>
      <w:bookmarkStart w:id="20" w:name="_Toc11522953"/>
      <w:r>
        <w:t>Compa</w:t>
      </w:r>
      <w:r w:rsidR="0023068C">
        <w:t>r</w:t>
      </w:r>
      <w:r>
        <w:t>ator</w:t>
      </w:r>
      <w:bookmarkEnd w:id="20"/>
      <w:r>
        <w:t xml:space="preserve"> </w:t>
      </w:r>
    </w:p>
    <w:p w14:paraId="214C2CBC" w14:textId="4EFB0366" w:rsidR="00E23F32" w:rsidRDefault="009455F6" w:rsidP="00344619">
      <w:pPr>
        <w:jc w:val="both"/>
      </w:pPr>
      <w:r>
        <w:t xml:space="preserve">At this point, the ramp voltage is routed to three inverting inputs of the inverting </w:t>
      </w:r>
      <w:r w:rsidRPr="004172FB">
        <w:rPr>
          <w:rFonts w:ascii="Garamond" w:hAnsi="Garamond"/>
          <w:b/>
          <w:bCs/>
        </w:rPr>
        <w:t>LM339</w:t>
      </w:r>
      <w:r>
        <w:rPr>
          <w:rFonts w:ascii="Garamond" w:hAnsi="Garamond"/>
          <w:b/>
          <w:bCs/>
        </w:rPr>
        <w:t xml:space="preserve"> </w:t>
      </w:r>
      <w:r>
        <w:t xml:space="preserve">comparator. When the </w:t>
      </w:r>
      <w:r w:rsidRPr="004172FB">
        <w:rPr>
          <w:rFonts w:ascii="Garamond" w:hAnsi="Garamond"/>
          <w:b/>
          <w:bCs/>
        </w:rPr>
        <w:t>ADXL335</w:t>
      </w:r>
      <w:r>
        <w:t xml:space="preserve"> 3-axis accelerometer is added to the board, then its 3-axis outputs will be routed to the non-inverting inputs of the </w:t>
      </w:r>
      <w:r w:rsidRPr="004172FB">
        <w:rPr>
          <w:rFonts w:ascii="Garamond" w:hAnsi="Garamond"/>
          <w:b/>
          <w:bCs/>
        </w:rPr>
        <w:t>LM339</w:t>
      </w:r>
      <w:r>
        <w:t xml:space="preserve">. However, during the </w:t>
      </w:r>
      <w:r>
        <w:lastRenderedPageBreak/>
        <w:t>implementation phase of this circuit, test voltages are taken from the bench PSU</w:t>
      </w:r>
      <w:r w:rsidR="00755D7F">
        <w:t xml:space="preserve">, in order that the functioning of the comparator may be easily tested using known values. </w:t>
      </w:r>
    </w:p>
    <w:p w14:paraId="33BCCC7C" w14:textId="3721225D" w:rsidR="00755D7F" w:rsidRDefault="00755D7F" w:rsidP="00344619">
      <w:pPr>
        <w:jc w:val="both"/>
        <w:rPr>
          <w:rFonts w:ascii="Calibri" w:hAnsi="Calibri"/>
        </w:rPr>
      </w:pPr>
      <w:r>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Pr>
          <w:rFonts w:ascii="Calibri" w:hAnsi="Calibri"/>
        </w:rPr>
        <w:t>test</w:t>
      </w:r>
      <w:r>
        <w:rPr>
          <w:rFonts w:ascii="Calibri" w:hAnsi="Calibri"/>
        </w:rPr>
        <w:t xml:space="preserve"> voltage input from the PSU during testing, the output will be high for all points where the </w:t>
      </w:r>
      <w:r w:rsidR="006A2908">
        <w:rPr>
          <w:rFonts w:ascii="Calibri" w:hAnsi="Calibri"/>
        </w:rPr>
        <w:t>test</w:t>
      </w:r>
      <w:r>
        <w:rPr>
          <w:rFonts w:ascii="Calibri" w:hAnsi="Calibri"/>
        </w:rPr>
        <w:t xml:space="preserve"> voltage is higher than the ramp voltage</w:t>
      </w:r>
      <w:r w:rsidR="00B318EC">
        <w:rPr>
          <w:rFonts w:ascii="Calibri" w:hAnsi="Calibri"/>
        </w:rPr>
        <w:t xml:space="preserve">, as seen below (adapted from </w:t>
      </w:r>
      <w:r w:rsidR="00B318EC">
        <w:rPr>
          <w:rFonts w:ascii="Calibri" w:hAnsi="Calibri"/>
        </w:rPr>
        <w:fldChar w:fldCharType="begin" w:fldLock="1"/>
      </w:r>
      <w:r w:rsidR="00A43583">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2]"},"properties":{"noteIndex":0},"schema":"https://github.com/citation-style-language/schema/raw/master/csl-citation.json"}</w:instrText>
      </w:r>
      <w:r w:rsidR="00B318EC">
        <w:rPr>
          <w:rFonts w:ascii="Calibri" w:hAnsi="Calibri"/>
        </w:rPr>
        <w:fldChar w:fldCharType="separate"/>
      </w:r>
      <w:r w:rsidR="00A43583" w:rsidRPr="00A43583">
        <w:rPr>
          <w:rFonts w:ascii="Calibri" w:hAnsi="Calibri"/>
          <w:noProof/>
        </w:rPr>
        <w:t>[13]</w:t>
      </w:r>
      <w:r w:rsidR="00B318EC">
        <w:rPr>
          <w:rFonts w:ascii="Calibri" w:hAnsi="Calibri"/>
        </w:rPr>
        <w:fldChar w:fldCharType="end"/>
      </w:r>
      <w:r w:rsidR="00B318EC">
        <w:rPr>
          <w:rFonts w:ascii="Calibri" w:hAnsi="Calibri"/>
        </w:rPr>
        <w:t>):</w:t>
      </w:r>
    </w:p>
    <w:p w14:paraId="65D6358C" w14:textId="017FFE4F" w:rsidR="00755D7F" w:rsidRDefault="0061328C" w:rsidP="00755D7F">
      <w:pPr>
        <w:keepNext/>
        <w:jc w:val="center"/>
      </w:pPr>
      <w:r>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9">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1619E0FE" w:rsidR="00755D7F" w:rsidRDefault="00755D7F" w:rsidP="00755D7F">
      <w:pPr>
        <w:pStyle w:val="Caption"/>
        <w:jc w:val="center"/>
      </w:pPr>
      <w:r>
        <w:t xml:space="preserve">Figure </w:t>
      </w:r>
      <w:fldSimple w:instr=" SEQ Figure \* ARABIC ">
        <w:r w:rsidR="00B237C2">
          <w:rPr>
            <w:noProof/>
          </w:rPr>
          <w:t>2</w:t>
        </w:r>
      </w:fldSimple>
      <w:r>
        <w:t>: PWM Output from Comparator</w:t>
      </w:r>
    </w:p>
    <w:p w14:paraId="6317614E" w14:textId="2D2FAD61" w:rsidR="00755D7F" w:rsidRDefault="006F191A" w:rsidP="00344619">
      <w:pPr>
        <w:jc w:val="both"/>
      </w:pPr>
      <w:r>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t xml:space="preserve">Therefore it is important to find the minimum and maximum voltages at which a frequency exists. These will determine the specifications within which the device may operate. </w:t>
      </w:r>
    </w:p>
    <w:p w14:paraId="191B31F7" w14:textId="603AA969" w:rsidR="002921E4" w:rsidRDefault="002921E4" w:rsidP="00344619">
      <w:pPr>
        <w:jc w:val="both"/>
      </w:pPr>
      <w:r>
        <w:t xml:space="preserve">The </w:t>
      </w:r>
      <w:r w:rsidR="00DF1C08">
        <w:t xml:space="preserve">system </w:t>
      </w:r>
      <w:r>
        <w:t xml:space="preserve">transfer function </w:t>
      </w:r>
      <w:r w:rsidR="00DF1C08">
        <w:t xml:space="preserve">must be determined at this point, in order to be able to understand exactly how the PWM output of the comparator relates to the actual voltages </w:t>
      </w:r>
      <w:r w:rsidR="00DF1C08">
        <w:lastRenderedPageBreak/>
        <w:t>produced by the accelerometer. The values that will determine this transfer function are the ramp voltage</w:t>
      </w:r>
      <w:r w:rsidR="00F40002">
        <w:t xml:space="preserve"> (F_RAMP)</w:t>
      </w:r>
      <w:r w:rsidR="00DF1C08">
        <w:t xml:space="preserve">, frequency of the oscillator </w:t>
      </w:r>
      <w:r w:rsidR="00F40002">
        <w:t xml:space="preserve">(F_CLK) </w:t>
      </w:r>
      <w:r w:rsidR="00DF1C08">
        <w:t>and the supply voltage</w:t>
      </w:r>
      <w:r w:rsidR="00F40002">
        <w:t xml:space="preserve"> (VCC)</w:t>
      </w:r>
      <w:r w:rsidR="00DF1C08">
        <w:t xml:space="preserve">. </w:t>
      </w:r>
      <w:r w:rsidR="00F40002">
        <w:t>Some of these values were measured/calculated at various other points:</w:t>
      </w:r>
    </w:p>
    <w:p w14:paraId="77830C3E" w14:textId="40D282AE" w:rsidR="00F40002" w:rsidRDefault="00FC260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t xml:space="preserve"> </w:t>
      </w:r>
      <w:hyperlink w:anchor="OLE_LINK5" w:history="1">
        <w:r w:rsidR="00F40002" w:rsidRPr="00F40002">
          <w:rPr>
            <w:rStyle w:val="Hyperlink"/>
          </w:rPr>
          <w:t>188.7kHz</w:t>
        </w:r>
      </w:hyperlink>
    </w:p>
    <w:p w14:paraId="275B1DA7" w14:textId="3B2C4DA1" w:rsidR="00F40002" w:rsidRDefault="00F40002" w:rsidP="00F40002">
      <w:pPr>
        <w:jc w:val="center"/>
      </w:pPr>
      <m:oMath>
        <m:r>
          <w:rPr>
            <w:rFonts w:ascii="Cambria Math" w:hAnsi="Cambria Math"/>
          </w:rPr>
          <m:t>VCC =</m:t>
        </m:r>
      </m:oMath>
      <w:r>
        <w:t xml:space="preserve"> </w:t>
      </w:r>
      <w:hyperlink w:anchor="OLE_LINK6" w:history="1">
        <w:r w:rsidRPr="00F40002">
          <w:rPr>
            <w:rStyle w:val="Hyperlink"/>
          </w:rPr>
          <w:t>5.06V</w:t>
        </w:r>
      </w:hyperlink>
    </w:p>
    <w:p w14:paraId="416CB531" w14:textId="08E85E6F" w:rsidR="00F40002" w:rsidRDefault="00F40002" w:rsidP="00344619">
      <w:pPr>
        <w:jc w:val="both"/>
      </w:pPr>
      <w:r>
        <w:t>The frequency of the square wave ramp may be calculated by dividing the clock frequency by the number of steps in the ramp, as each step in the square wave occurs at the pulsing of the clock:</w:t>
      </w:r>
    </w:p>
    <w:p w14:paraId="44620852" w14:textId="23535109"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76438899"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7D0E459" w14:textId="0FC011C0" w:rsidR="00F40002" w:rsidRDefault="00F40002" w:rsidP="00344619">
      <w:pPr>
        <w:jc w:val="both"/>
        <w:rPr>
          <w:rFonts w:eastAsiaTheme="minorEastAsia"/>
        </w:rPr>
      </w:pPr>
      <w:r>
        <w:rPr>
          <w:rFonts w:eastAsiaTheme="minorEastAsia"/>
        </w:rPr>
        <w:t>The period of the ramp</w:t>
      </w:r>
      <w:r w:rsidR="00151321">
        <w:rPr>
          <w:rFonts w:eastAsiaTheme="minorEastAsia"/>
        </w:rPr>
        <w:t xml:space="preserve"> (and thus the period of the PWM output)</w:t>
      </w:r>
      <w:r>
        <w:rPr>
          <w:rFonts w:eastAsiaTheme="minorEastAsia"/>
        </w:rPr>
        <w:t xml:space="preserve"> is the reciprocal of the frequency:</w:t>
      </w:r>
    </w:p>
    <w:p w14:paraId="24ED8037" w14:textId="4199ACF6"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F40002" w:rsidRDefault="00FC260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Default="00151321" w:rsidP="00F40002"/>
    <w:p w14:paraId="26DD04C6" w14:textId="0D167B58" w:rsidR="00F40002" w:rsidRDefault="00151321" w:rsidP="00344619">
      <w:pPr>
        <w:jc w:val="both"/>
      </w:pPr>
      <w:r>
        <w:t xml:space="preserve">The resolution of the ramp has previously been calculated as </w:t>
      </w:r>
      <w:hyperlink w:anchor="OLE_LINK7" w:history="1">
        <w:r w:rsidRPr="00151321">
          <w:rPr>
            <w:rStyle w:val="Hyperlink"/>
          </w:rPr>
          <w:t>19.77mV</w:t>
        </w:r>
      </w:hyperlink>
      <w:r>
        <w:t>. In order to calculate the duration that the PWM will be high or low given a test input signal, the number of steps required by the ramp to reach that test value must be calculate:</w:t>
      </w:r>
    </w:p>
    <w:p w14:paraId="3286A2C8" w14:textId="65E291DC" w:rsidR="00151321" w:rsidRPr="00151321"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40027FE3" w14:textId="71720841" w:rsidR="00151321" w:rsidRDefault="00151321" w:rsidP="00344619">
      <w:pPr>
        <w:jc w:val="both"/>
        <w:rPr>
          <w:rFonts w:eastAsiaTheme="minorEastAsia"/>
        </w:rPr>
      </w:pPr>
      <w:r>
        <w:rPr>
          <w:rFonts w:eastAsiaTheme="minorEastAsia"/>
        </w:rPr>
        <w:t>This number must be rounded, as we cannot have a</w:t>
      </w:r>
      <w:r w:rsidR="0061328C">
        <w:rPr>
          <w:rFonts w:eastAsiaTheme="minorEastAsia"/>
        </w:rPr>
        <w:t xml:space="preserve"> non-integer amount of steps, which introduces a rounding error. The rounding error may be found by subtracting the calculated value (step voltage * step number) from the actual test value. </w:t>
      </w:r>
    </w:p>
    <w:p w14:paraId="3EB397F4" w14:textId="4E1B5053" w:rsidR="0061328C" w:rsidRDefault="0061328C" w:rsidP="00344619">
      <w:pPr>
        <w:jc w:val="both"/>
        <w:rPr>
          <w:rFonts w:eastAsiaTheme="minorEastAsia"/>
        </w:rPr>
      </w:pPr>
      <w:r>
        <w:rPr>
          <w:rFonts w:eastAsiaTheme="minorEastAsia"/>
        </w:rPr>
        <w:t>The time taken for the</w:t>
      </w:r>
      <w:r w:rsidR="006A2908">
        <w:rPr>
          <w:rFonts w:eastAsiaTheme="minorEastAsia"/>
        </w:rPr>
        <w:t xml:space="preserve"> ramp to reach the test voltage is equal to the ramp step time (</w:t>
      </w:r>
      <w:hyperlink w:anchor="OLE_LINK8" w:history="1">
        <w:r w:rsidR="006A2908" w:rsidRPr="006A2908">
          <w:rPr>
            <w:rStyle w:val="Hyperlink"/>
            <w:rFonts w:eastAsiaTheme="minorEastAsia"/>
          </w:rPr>
          <w:t>clock period</w:t>
        </w:r>
      </w:hyperlink>
      <w:r w:rsidR="006A2908">
        <w:rPr>
          <w:rFonts w:eastAsiaTheme="minorEastAsia"/>
        </w:rPr>
        <w:t>) multiplied by the amount of steps required. This time value represents the duration that the output PWM signal will be high:</w:t>
      </w:r>
    </w:p>
    <w:p w14:paraId="1617D3E3" w14:textId="4BAE895B" w:rsidR="006A2908" w:rsidRDefault="00FC260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03860665" w14:textId="169ECE34" w:rsidR="006A2908" w:rsidRDefault="006A2908" w:rsidP="00344619">
      <w:pPr>
        <w:jc w:val="both"/>
      </w:pPr>
      <w:r>
        <w:lastRenderedPageBreak/>
        <w:t>The duration that the PWM signal will be low may be found by subtracting T_HIGH from the overall period of the ramp, T_RAMP:</w:t>
      </w:r>
    </w:p>
    <w:p w14:paraId="65596FA3" w14:textId="6A43366F" w:rsidR="006A2908" w:rsidRDefault="00FC260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Default="00C54A8B" w:rsidP="00C54A8B"/>
    <w:p w14:paraId="21DE2EDA" w14:textId="0763D8D7" w:rsidR="00C54A8B" w:rsidRDefault="00C54A8B" w:rsidP="00344619">
      <w:pPr>
        <w:jc w:val="both"/>
      </w:pPr>
      <w:r>
        <w:t>Therefore, if T_CLK for this circuit is 5.3</w:t>
      </w:r>
      <w:r>
        <w:sym w:font="Symbol" w:char="F06D"/>
      </w:r>
      <w:r>
        <w:t>s, and the resolution is 19.77mV, then the high PWM value for any test input may be found using:</w:t>
      </w:r>
    </w:p>
    <w:p w14:paraId="1C82726B" w14:textId="160CD985" w:rsidR="00C54A8B" w:rsidRPr="00C54A8B" w:rsidRDefault="00FC260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C54A8B" w:rsidRDefault="00FC260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Default="00C54A8B" w:rsidP="00C54A8B"/>
    <w:p w14:paraId="572C5D0B" w14:textId="6C30A95C" w:rsidR="00985A44" w:rsidRDefault="00985A44" w:rsidP="00A67F0A">
      <w:pPr>
        <w:pStyle w:val="Heading2"/>
        <w:jc w:val="both"/>
      </w:pPr>
      <w:bookmarkStart w:id="21" w:name="_Toc11522954"/>
      <w:r>
        <w:t>Embedded Interface</w:t>
      </w:r>
      <w:bookmarkEnd w:id="21"/>
    </w:p>
    <w:p w14:paraId="5BFA641C" w14:textId="0CAC1518" w:rsidR="00423056" w:rsidRDefault="00FD631E" w:rsidP="00344619">
      <w:pPr>
        <w:jc w:val="both"/>
      </w:pPr>
      <w:r>
        <w:t xml:space="preserve">During the implementation of the embedded interface stage, some rerouting was required. At this point, the 5V signal from the </w:t>
      </w:r>
      <w:hyperlink w:anchor="_Voltage_Regulator" w:history="1">
        <w:r w:rsidRPr="003578AB">
          <w:rPr>
            <w:rStyle w:val="Hyperlink"/>
          </w:rPr>
          <w:t>voltage regulator</w:t>
        </w:r>
      </w:hyperlink>
      <w:r>
        <w:t xml:space="preserve"> was no longer required</w:t>
      </w:r>
      <w:r w:rsidR="00A53093">
        <w:t xml:space="preserve"> to pull up the outputs of the comparator</w:t>
      </w:r>
      <w:r>
        <w:t xml:space="preserve">, as 5V </w:t>
      </w:r>
      <w:r w:rsidR="00A53093">
        <w:t>would</w:t>
      </w:r>
      <w:r>
        <w:t xml:space="preserve"> now be taken from the Arduino. This required the removal of the link between the </w:t>
      </w:r>
      <w:r w:rsidR="00A53093">
        <w:t>comparator output signals</w:t>
      </w:r>
      <w:r>
        <w:t xml:space="preserve"> and the voltage regulator 5V line</w:t>
      </w:r>
      <w:r w:rsidR="00C542C4">
        <w:t>, since there would be no common reference if two different 5V supplies were used.</w:t>
      </w:r>
      <w:r>
        <w:t xml:space="preserve"> Additionally, a link needed to be made to the 5V </w:t>
      </w:r>
      <w:proofErr w:type="spellStart"/>
      <w:r>
        <w:t>V</w:t>
      </w:r>
      <w:r>
        <w:rPr>
          <w:vertAlign w:val="subscript"/>
        </w:rPr>
        <w:t>cc</w:t>
      </w:r>
      <w:proofErr w:type="spellEnd"/>
      <w:r>
        <w:t xml:space="preserve"> input from the Arduino. </w:t>
      </w:r>
    </w:p>
    <w:p w14:paraId="1533F8A3" w14:textId="05D65192" w:rsidR="00D91086" w:rsidRDefault="00FD631E" w:rsidP="00344619">
      <w:pPr>
        <w:jc w:val="both"/>
      </w:pPr>
      <w:r>
        <w:t xml:space="preserve">Two </w:t>
      </w:r>
      <w:r w:rsidR="003578AB">
        <w:t>pin headers</w:t>
      </w:r>
      <w:r>
        <w:t xml:space="preserve"> were required in order to allow for both a 3-axis accelerometer, </w:t>
      </w:r>
      <w:r w:rsidR="003578AB">
        <w:t xml:space="preserve">the </w:t>
      </w:r>
      <w:r w:rsidRPr="004172FB">
        <w:rPr>
          <w:rFonts w:ascii="Garamond" w:hAnsi="Garamond"/>
          <w:b/>
          <w:bCs/>
        </w:rPr>
        <w:t>ADXL335</w:t>
      </w:r>
      <w:r w:rsidR="003578AB" w:rsidRPr="003578AB">
        <w:t>,</w:t>
      </w:r>
      <w:r w:rsidR="003578AB">
        <w:rPr>
          <w:b/>
          <w:bCs/>
        </w:rPr>
        <w:t xml:space="preserve"> </w:t>
      </w:r>
      <w:r w:rsidR="003578AB" w:rsidRPr="003578AB">
        <w:t>and an</w:t>
      </w:r>
      <w:r w:rsidR="003578AB">
        <w:t xml:space="preserve"> </w:t>
      </w:r>
      <w:r w:rsidR="003578AB" w:rsidRPr="003578AB">
        <w:rPr>
          <w:rFonts w:ascii="Garamond" w:hAnsi="Garamond"/>
          <w:b/>
          <w:bCs/>
        </w:rPr>
        <w:t>Arduino Uno SMD</w:t>
      </w:r>
      <w:r w:rsidR="003578AB">
        <w:rPr>
          <w:rFonts w:ascii="Garamond" w:hAnsi="Garamond"/>
          <w:b/>
          <w:bCs/>
        </w:rPr>
        <w:t xml:space="preserve"> </w:t>
      </w:r>
      <w:r w:rsidR="003578AB" w:rsidRPr="003578AB">
        <w:t>to be connected</w:t>
      </w:r>
      <w:r w:rsidR="003578AB">
        <w:t xml:space="preserve">. </w:t>
      </w:r>
    </w:p>
    <w:p w14:paraId="0E621189" w14:textId="2F1B2C00" w:rsidR="00030373" w:rsidRDefault="003578AB" w:rsidP="00344619">
      <w:pPr>
        <w:jc w:val="both"/>
      </w:pPr>
      <w:r>
        <w:t xml:space="preserve">According to the datasheet for the </w:t>
      </w:r>
      <w:r w:rsidRPr="004172FB">
        <w:rPr>
          <w:rFonts w:ascii="Garamond" w:hAnsi="Garamond"/>
          <w:b/>
          <w:bCs/>
        </w:rPr>
        <w:t>ADXL335</w:t>
      </w:r>
      <w:r>
        <w:rPr>
          <w:rFonts w:ascii="Garamond" w:hAnsi="Garamond"/>
          <w:b/>
          <w:bCs/>
        </w:rPr>
        <w:t xml:space="preserve"> </w:t>
      </w:r>
      <w:r>
        <w:fldChar w:fldCharType="begin" w:fldLock="1"/>
      </w:r>
      <w:r w:rsidR="00A43583">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3]"},"properties":{"noteIndex":0},"schema":"https://github.com/citation-style-language/schema/raw/master/csl-citation.json"}</w:instrText>
      </w:r>
      <w:r>
        <w:fldChar w:fldCharType="separate"/>
      </w:r>
      <w:r w:rsidR="00A43583" w:rsidRPr="00A43583">
        <w:rPr>
          <w:noProof/>
        </w:rPr>
        <w:t>[14]</w:t>
      </w:r>
      <w:r>
        <w:fldChar w:fldCharType="end"/>
      </w:r>
      <w:r>
        <w:t xml:space="preserve">, </w:t>
      </w:r>
      <w:r w:rsidR="00A53093">
        <w:t>the device operates by measuring the differential capacitance between a fixed plate and a plate attached to a mass</w:t>
      </w:r>
      <w:r w:rsidR="00C542C4">
        <w:t>, which moves when the device is moved</w:t>
      </w:r>
      <w:r w:rsidR="00A53093">
        <w:t xml:space="preserve">. </w:t>
      </w:r>
      <w:r w:rsidR="00C542C4">
        <w:t>This differential represents the acceleration within a given axis</w:t>
      </w:r>
      <w:r w:rsidR="00D91086">
        <w:t>, which may also be converted to a g-force value</w:t>
      </w:r>
      <w:r w:rsidR="00C542C4">
        <w:t>.</w:t>
      </w:r>
      <w:r w:rsidR="0082374F">
        <w:t xml:space="preserve"> The</w:t>
      </w:r>
      <w:r w:rsidR="0082374F" w:rsidRPr="0082374F">
        <w:rPr>
          <w:rFonts w:ascii="Garamond" w:hAnsi="Garamond"/>
          <w:b/>
          <w:bCs/>
        </w:rPr>
        <w:t xml:space="preserve"> </w:t>
      </w:r>
      <w:r w:rsidR="0082374F" w:rsidRPr="004172FB">
        <w:rPr>
          <w:rFonts w:ascii="Garamond" w:hAnsi="Garamond"/>
          <w:b/>
          <w:bCs/>
        </w:rPr>
        <w:t>ADXL335</w:t>
      </w:r>
      <w:r w:rsidR="0082374F">
        <w:t xml:space="preserve"> contains an on-board regulator, which allows it to operate within a 3.3V range while taking in a 5V input </w:t>
      </w:r>
      <w:r w:rsidR="0082374F">
        <w:fldChar w:fldCharType="begin" w:fldLock="1"/>
      </w:r>
      <w:r w:rsidR="00A43583">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4]"},"properties":{"noteIndex":0},"schema":"https://github.com/citation-style-language/schema/raw/master/csl-citation.json"}</w:instrText>
      </w:r>
      <w:r w:rsidR="0082374F">
        <w:fldChar w:fldCharType="separate"/>
      </w:r>
      <w:r w:rsidR="00A43583" w:rsidRPr="00A43583">
        <w:rPr>
          <w:noProof/>
        </w:rPr>
        <w:t>[15]</w:t>
      </w:r>
      <w:r w:rsidR="0082374F">
        <w:fldChar w:fldCharType="end"/>
      </w:r>
      <w:r w:rsidR="0082374F">
        <w:t xml:space="preserve">. </w:t>
      </w:r>
      <w:r w:rsidR="00030373">
        <w:t xml:space="preserve">It outputs </w:t>
      </w:r>
      <w:proofErr w:type="spellStart"/>
      <w:r w:rsidR="00030373">
        <w:t>ratiometric</w:t>
      </w:r>
      <w:proofErr w:type="spellEnd"/>
      <w:r w:rsidR="00030373">
        <w:t>/proportional values, meaning that the range of output voltages is scaled along with the possible range of g-force values available:</w:t>
      </w:r>
    </w:p>
    <w:tbl>
      <w:tblPr>
        <w:tblStyle w:val="TableGrid"/>
        <w:tblW w:w="0" w:type="auto"/>
        <w:tblLook w:val="04A0" w:firstRow="1" w:lastRow="0" w:firstColumn="1" w:lastColumn="0" w:noHBand="0" w:noVBand="1"/>
      </w:tblPr>
      <w:tblGrid>
        <w:gridCol w:w="3005"/>
        <w:gridCol w:w="3005"/>
        <w:gridCol w:w="3006"/>
      </w:tblGrid>
      <w:tr w:rsidR="00030373" w:rsidRPr="00030373" w14:paraId="22CBF9AF" w14:textId="77777777" w:rsidTr="00030373">
        <w:tc>
          <w:tcPr>
            <w:tcW w:w="3005" w:type="dxa"/>
          </w:tcPr>
          <w:p w14:paraId="504D6C19" w14:textId="77777777" w:rsidR="00030373" w:rsidRPr="00030373" w:rsidRDefault="00030373" w:rsidP="0082374F">
            <w:pPr>
              <w:rPr>
                <w:b/>
                <w:bCs/>
              </w:rPr>
            </w:pPr>
          </w:p>
        </w:tc>
        <w:tc>
          <w:tcPr>
            <w:tcW w:w="3005" w:type="dxa"/>
          </w:tcPr>
          <w:p w14:paraId="4538CE67" w14:textId="72DA2A27" w:rsidR="00030373" w:rsidRPr="00030373" w:rsidRDefault="00030373" w:rsidP="0082374F">
            <w:pPr>
              <w:rPr>
                <w:b/>
                <w:bCs/>
              </w:rPr>
            </w:pPr>
            <w:r w:rsidRPr="00030373">
              <w:rPr>
                <w:b/>
                <w:bCs/>
              </w:rPr>
              <w:t>Voltage</w:t>
            </w:r>
          </w:p>
        </w:tc>
        <w:tc>
          <w:tcPr>
            <w:tcW w:w="3006" w:type="dxa"/>
          </w:tcPr>
          <w:p w14:paraId="2F531EA9" w14:textId="224CD96F" w:rsidR="00030373" w:rsidRPr="00030373" w:rsidRDefault="00030373" w:rsidP="0082374F">
            <w:pPr>
              <w:rPr>
                <w:b/>
                <w:bCs/>
              </w:rPr>
            </w:pPr>
            <w:r w:rsidRPr="00030373">
              <w:rPr>
                <w:b/>
                <w:bCs/>
              </w:rPr>
              <w:t>G-force</w:t>
            </w:r>
          </w:p>
        </w:tc>
      </w:tr>
      <w:tr w:rsidR="00030373" w14:paraId="75EE45ED" w14:textId="77777777" w:rsidTr="00030373">
        <w:tc>
          <w:tcPr>
            <w:tcW w:w="3005" w:type="dxa"/>
          </w:tcPr>
          <w:p w14:paraId="06368293" w14:textId="373ADF17" w:rsidR="00030373" w:rsidRPr="00030373" w:rsidRDefault="00030373" w:rsidP="0082374F">
            <w:pPr>
              <w:rPr>
                <w:b/>
                <w:bCs/>
              </w:rPr>
            </w:pPr>
            <w:r w:rsidRPr="00030373">
              <w:rPr>
                <w:b/>
                <w:bCs/>
              </w:rPr>
              <w:t>Max</w:t>
            </w:r>
          </w:p>
        </w:tc>
        <w:tc>
          <w:tcPr>
            <w:tcW w:w="3005" w:type="dxa"/>
          </w:tcPr>
          <w:p w14:paraId="743BE644" w14:textId="1A54EF52" w:rsidR="00030373" w:rsidRDefault="00030373" w:rsidP="0082374F">
            <w:r>
              <w:t>3.3V</w:t>
            </w:r>
          </w:p>
        </w:tc>
        <w:tc>
          <w:tcPr>
            <w:tcW w:w="3006" w:type="dxa"/>
          </w:tcPr>
          <w:p w14:paraId="38FDA6A1" w14:textId="496B7B37" w:rsidR="00030373" w:rsidRDefault="00030373" w:rsidP="0082374F">
            <w:r>
              <w:t>3g</w:t>
            </w:r>
          </w:p>
        </w:tc>
      </w:tr>
      <w:tr w:rsidR="00030373" w14:paraId="63E90F3F" w14:textId="77777777" w:rsidTr="00030373">
        <w:tc>
          <w:tcPr>
            <w:tcW w:w="3005" w:type="dxa"/>
          </w:tcPr>
          <w:p w14:paraId="50FD9453" w14:textId="77777777" w:rsidR="00030373" w:rsidRPr="00030373" w:rsidRDefault="00030373" w:rsidP="0082374F">
            <w:pPr>
              <w:rPr>
                <w:b/>
                <w:bCs/>
              </w:rPr>
            </w:pPr>
          </w:p>
        </w:tc>
        <w:tc>
          <w:tcPr>
            <w:tcW w:w="3005" w:type="dxa"/>
          </w:tcPr>
          <w:p w14:paraId="2B301E7A" w14:textId="2E584888" w:rsidR="00030373" w:rsidRDefault="00030373" w:rsidP="0082374F">
            <w:r>
              <w:t>2.475V</w:t>
            </w:r>
          </w:p>
        </w:tc>
        <w:tc>
          <w:tcPr>
            <w:tcW w:w="3006" w:type="dxa"/>
          </w:tcPr>
          <w:p w14:paraId="700DFE7E" w14:textId="0EE0CEAC" w:rsidR="00030373" w:rsidRDefault="00030373" w:rsidP="0082374F">
            <w:r>
              <w:t>1.5g</w:t>
            </w:r>
          </w:p>
        </w:tc>
      </w:tr>
      <w:tr w:rsidR="00030373" w14:paraId="64FA384E" w14:textId="77777777" w:rsidTr="00030373">
        <w:tc>
          <w:tcPr>
            <w:tcW w:w="3005" w:type="dxa"/>
          </w:tcPr>
          <w:p w14:paraId="7EFADE3E" w14:textId="37387EC5" w:rsidR="00030373" w:rsidRPr="00030373" w:rsidRDefault="00030373" w:rsidP="0082374F">
            <w:pPr>
              <w:rPr>
                <w:b/>
                <w:bCs/>
              </w:rPr>
            </w:pPr>
            <w:r w:rsidRPr="00030373">
              <w:rPr>
                <w:b/>
                <w:bCs/>
              </w:rPr>
              <w:t>Mid</w:t>
            </w:r>
          </w:p>
        </w:tc>
        <w:tc>
          <w:tcPr>
            <w:tcW w:w="3005" w:type="dxa"/>
          </w:tcPr>
          <w:p w14:paraId="792CE21D" w14:textId="0BB96571" w:rsidR="00030373" w:rsidRDefault="00030373" w:rsidP="0082374F">
            <w:r>
              <w:t>1.65V</w:t>
            </w:r>
          </w:p>
        </w:tc>
        <w:tc>
          <w:tcPr>
            <w:tcW w:w="3006" w:type="dxa"/>
          </w:tcPr>
          <w:p w14:paraId="49EB5A76" w14:textId="33955779" w:rsidR="00030373" w:rsidRDefault="00030373" w:rsidP="0082374F">
            <w:r>
              <w:t>0g</w:t>
            </w:r>
          </w:p>
        </w:tc>
      </w:tr>
      <w:tr w:rsidR="00030373" w14:paraId="13450389" w14:textId="77777777" w:rsidTr="00030373">
        <w:tc>
          <w:tcPr>
            <w:tcW w:w="3005" w:type="dxa"/>
          </w:tcPr>
          <w:p w14:paraId="6E4F0790" w14:textId="77777777" w:rsidR="00030373" w:rsidRPr="00030373" w:rsidRDefault="00030373" w:rsidP="0082374F">
            <w:pPr>
              <w:rPr>
                <w:b/>
                <w:bCs/>
              </w:rPr>
            </w:pPr>
          </w:p>
        </w:tc>
        <w:tc>
          <w:tcPr>
            <w:tcW w:w="3005" w:type="dxa"/>
          </w:tcPr>
          <w:p w14:paraId="68E2097C" w14:textId="6D4753F4" w:rsidR="00030373" w:rsidRDefault="00030373" w:rsidP="0082374F">
            <w:r>
              <w:t>0.825</w:t>
            </w:r>
          </w:p>
        </w:tc>
        <w:tc>
          <w:tcPr>
            <w:tcW w:w="3006" w:type="dxa"/>
          </w:tcPr>
          <w:p w14:paraId="4292C2B9" w14:textId="0B27BDD7" w:rsidR="00030373" w:rsidRDefault="00030373" w:rsidP="0082374F">
            <w:r>
              <w:t>-1.5g</w:t>
            </w:r>
          </w:p>
        </w:tc>
      </w:tr>
      <w:tr w:rsidR="00030373" w14:paraId="0C74F068" w14:textId="77777777" w:rsidTr="00030373">
        <w:tc>
          <w:tcPr>
            <w:tcW w:w="3005" w:type="dxa"/>
          </w:tcPr>
          <w:p w14:paraId="6E5B0E0A" w14:textId="4D34AC8B" w:rsidR="00030373" w:rsidRPr="00030373" w:rsidRDefault="00030373" w:rsidP="0082374F">
            <w:pPr>
              <w:rPr>
                <w:b/>
                <w:bCs/>
              </w:rPr>
            </w:pPr>
            <w:r w:rsidRPr="00030373">
              <w:rPr>
                <w:b/>
                <w:bCs/>
              </w:rPr>
              <w:t>Min</w:t>
            </w:r>
          </w:p>
        </w:tc>
        <w:tc>
          <w:tcPr>
            <w:tcW w:w="3005" w:type="dxa"/>
          </w:tcPr>
          <w:p w14:paraId="36368282" w14:textId="5A7F9683" w:rsidR="00030373" w:rsidRDefault="00030373" w:rsidP="0082374F">
            <w:r>
              <w:t>0V</w:t>
            </w:r>
          </w:p>
        </w:tc>
        <w:tc>
          <w:tcPr>
            <w:tcW w:w="3006" w:type="dxa"/>
          </w:tcPr>
          <w:p w14:paraId="64397CC8" w14:textId="12A80584" w:rsidR="00030373" w:rsidRDefault="00030373" w:rsidP="0082374F">
            <w:r>
              <w:t>-3g</w:t>
            </w:r>
          </w:p>
        </w:tc>
      </w:tr>
    </w:tbl>
    <w:p w14:paraId="485F8910" w14:textId="77777777" w:rsidR="00030373" w:rsidRDefault="00030373" w:rsidP="00344619">
      <w:pPr>
        <w:jc w:val="both"/>
      </w:pPr>
    </w:p>
    <w:p w14:paraId="2FDF5C57" w14:textId="63477BA6" w:rsidR="00F01BAB" w:rsidRDefault="00C542C4" w:rsidP="00344619">
      <w:pPr>
        <w:jc w:val="both"/>
      </w:pPr>
      <w:r>
        <w:t xml:space="preserve"> On the circuit, the X, Y and Z acceleration outputs were routed from the pin header to which the </w:t>
      </w:r>
      <w:r w:rsidRPr="004172FB">
        <w:rPr>
          <w:rFonts w:ascii="Garamond" w:hAnsi="Garamond"/>
          <w:b/>
          <w:bCs/>
        </w:rPr>
        <w:t>ADXL335</w:t>
      </w:r>
      <w:r>
        <w:rPr>
          <w:rFonts w:ascii="Garamond" w:hAnsi="Garamond"/>
          <w:b/>
          <w:bCs/>
        </w:rPr>
        <w:t xml:space="preserve"> </w:t>
      </w:r>
      <w:r>
        <w:t xml:space="preserve">will be connected to the test voltage inputs of the comparator. </w:t>
      </w:r>
    </w:p>
    <w:p w14:paraId="26E64B1A" w14:textId="77777777" w:rsidR="00423056" w:rsidRDefault="00423056" w:rsidP="00A67F0A">
      <w:pPr>
        <w:jc w:val="both"/>
      </w:pPr>
    </w:p>
    <w:p w14:paraId="6BDBE196" w14:textId="77777777" w:rsidR="00423056" w:rsidRPr="00965118" w:rsidRDefault="00423056" w:rsidP="00A67F0A">
      <w:pPr>
        <w:jc w:val="both"/>
        <w:rPr>
          <w:vertAlign w:val="subscript"/>
        </w:rPr>
      </w:pPr>
    </w:p>
    <w:p w14:paraId="6D6A19B9" w14:textId="5FFB8F7A" w:rsidR="00423056" w:rsidRDefault="001015EB" w:rsidP="00A67F0A">
      <w:pPr>
        <w:pStyle w:val="Heading1"/>
        <w:jc w:val="both"/>
      </w:pPr>
      <w:bookmarkStart w:id="22" w:name="_Toc11522955"/>
      <w:r>
        <w:lastRenderedPageBreak/>
        <w:t>Bill of Material</w:t>
      </w:r>
      <w:r w:rsidR="00EC22F5">
        <w:t>s</w:t>
      </w:r>
      <w:bookmarkEnd w:id="22"/>
    </w:p>
    <w:p w14:paraId="7919F96B" w14:textId="755015B8" w:rsidR="00965118" w:rsidRPr="00965118" w:rsidRDefault="00EC22F5" w:rsidP="00965118">
      <w:pPr>
        <w:jc w:val="center"/>
      </w:pPr>
      <w:r>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7B855ABA" w14:textId="085BD773" w:rsidR="00423056" w:rsidRDefault="001015EB" w:rsidP="00A67F0A">
      <w:pPr>
        <w:pStyle w:val="Heading1"/>
        <w:jc w:val="both"/>
      </w:pPr>
      <w:bookmarkStart w:id="23" w:name="_Conclusion"/>
      <w:bookmarkStart w:id="24" w:name="_OLE_LINK2"/>
      <w:bookmarkStart w:id="25" w:name="_Toc11522956"/>
      <w:bookmarkEnd w:id="23"/>
      <w:bookmarkEnd w:id="24"/>
      <w:r>
        <w:t>Errors</w:t>
      </w:r>
      <w:bookmarkEnd w:id="25"/>
    </w:p>
    <w:p w14:paraId="4665041C" w14:textId="2D4F5F79" w:rsidR="00E7292E" w:rsidRDefault="00E7292E" w:rsidP="00E7292E">
      <w:r>
        <w:t>Some errors occurred at various stages during the implementation of the circuit. These were dealt with as follows:</w:t>
      </w:r>
    </w:p>
    <w:p w14:paraId="590E6671" w14:textId="1AF29A3B" w:rsidR="00E7292E" w:rsidRDefault="00E7292E" w:rsidP="00E7292E">
      <w:pPr>
        <w:pStyle w:val="Heading2"/>
        <w:ind w:firstLine="720"/>
      </w:pPr>
      <w:bookmarkStart w:id="26" w:name="_Toc11522957"/>
      <w:r>
        <w:t>Voltage Regulator</w:t>
      </w:r>
      <w:bookmarkEnd w:id="26"/>
    </w:p>
    <w:p w14:paraId="077A7FFD" w14:textId="3DEBE1D4" w:rsidR="00E7292E" w:rsidRDefault="00E7292E" w:rsidP="00344619">
      <w:pPr>
        <w:jc w:val="both"/>
      </w:pPr>
      <w:r>
        <w:t xml:space="preserve">During the voltage regulator stage, the terminal block component was found to have been soldered incorrectly to the board, as it had been positioned backwards. The component was removed using solder removal braid and a new component sourced and </w:t>
      </w:r>
      <w:proofErr w:type="spellStart"/>
      <w:r>
        <w:t>resoldered</w:t>
      </w:r>
      <w:proofErr w:type="spellEnd"/>
      <w:r>
        <w:t>.</w:t>
      </w:r>
    </w:p>
    <w:p w14:paraId="1D4368BF" w14:textId="093733C4" w:rsidR="00E7292E" w:rsidRDefault="00E7292E" w:rsidP="00E7292E">
      <w:pPr>
        <w:pStyle w:val="Heading2"/>
        <w:ind w:firstLine="720"/>
      </w:pPr>
      <w:bookmarkStart w:id="27" w:name="_Toc11522958"/>
      <w:r>
        <w:lastRenderedPageBreak/>
        <w:t>Relaxation Oscillator</w:t>
      </w:r>
      <w:bookmarkEnd w:id="27"/>
    </w:p>
    <w:p w14:paraId="25C99F27" w14:textId="1085F24A" w:rsidR="00E7292E" w:rsidRDefault="00E7292E" w:rsidP="00344619">
      <w:pPr>
        <w:jc w:val="both"/>
      </w:pPr>
      <w:r>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w:t>
      </w:r>
      <w:proofErr w:type="spellStart"/>
      <w:r>
        <w:t>recutting</w:t>
      </w:r>
      <w:proofErr w:type="spellEnd"/>
      <w:r>
        <w:t xml:space="preserve"> the appropriate sections, the oscillator began clocking at the expected frequency. </w:t>
      </w:r>
    </w:p>
    <w:p w14:paraId="7DACC9C9" w14:textId="7F0E5162" w:rsidR="00E7292E" w:rsidRDefault="00E7292E" w:rsidP="00E7292E">
      <w:pPr>
        <w:pStyle w:val="Heading2"/>
        <w:ind w:firstLine="720"/>
      </w:pPr>
      <w:bookmarkStart w:id="28" w:name="_Toc11522959"/>
      <w:r>
        <w:t>R2R Ladder</w:t>
      </w:r>
      <w:bookmarkEnd w:id="28"/>
    </w:p>
    <w:p w14:paraId="635518E8" w14:textId="74D634EE" w:rsidR="00E7292E" w:rsidRDefault="00E7292E" w:rsidP="00344619">
      <w:pPr>
        <w:jc w:val="both"/>
      </w:pPr>
      <w:r>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Default="00E7292E" w:rsidP="00E7292E">
      <w:pPr>
        <w:pStyle w:val="Heading2"/>
        <w:ind w:firstLine="720"/>
      </w:pPr>
      <w:bookmarkStart w:id="29" w:name="_Toc11522960"/>
      <w:r>
        <w:t>Embedded Interface</w:t>
      </w:r>
      <w:bookmarkEnd w:id="29"/>
    </w:p>
    <w:p w14:paraId="223C256C" w14:textId="79F0CEC3" w:rsidR="00E7292E" w:rsidRDefault="00E7292E" w:rsidP="00344619">
      <w:pPr>
        <w:jc w:val="both"/>
      </w:pPr>
      <w:r>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w:t>
      </w:r>
      <w:proofErr w:type="spellStart"/>
      <w:r w:rsidR="004510C6">
        <w:t>multimeter</w:t>
      </w:r>
      <w:proofErr w:type="spellEnd"/>
      <w:r w:rsidR="004510C6">
        <w:t xml:space="preserve">, and a short to ground at the U-output of the comparator was found. A visual inspection of the board revealed and accidental connection to the ground line through excess solder on a joint. The joint was de-soldered and cleaned up, and this appeared to solve the problem. </w:t>
      </w:r>
    </w:p>
    <w:p w14:paraId="26391650" w14:textId="5C2EEBA2" w:rsidR="004001A6" w:rsidRDefault="004001A6" w:rsidP="004001A6">
      <w:pPr>
        <w:pStyle w:val="Heading2"/>
        <w:ind w:firstLine="720"/>
      </w:pPr>
      <w:r>
        <w:t>Coding</w:t>
      </w:r>
    </w:p>
    <w:p w14:paraId="0F129AE5" w14:textId="35B6972F" w:rsidR="004001A6" w:rsidRPr="004001A6" w:rsidRDefault="004001A6" w:rsidP="004001A6">
      <w:r>
        <w:t xml:space="preserve">An issue was found with the </w:t>
      </w:r>
      <w:proofErr w:type="spellStart"/>
      <w:r w:rsidRPr="004001A6">
        <w:rPr>
          <w:rFonts w:ascii="Monaco" w:hAnsi="Monaco"/>
          <w:sz w:val="22"/>
        </w:rPr>
        <w:t>PulseIn</w:t>
      </w:r>
      <w:proofErr w:type="spellEnd"/>
      <w:r w:rsidRPr="004001A6">
        <w:rPr>
          <w:rFonts w:ascii="Monaco" w:hAnsi="Monaco"/>
          <w:sz w:val="22"/>
        </w:rPr>
        <w:t>()</w:t>
      </w:r>
      <w:r>
        <w:t xml:space="preserve"> function of the embedded code. When </w:t>
      </w:r>
      <w:proofErr w:type="spellStart"/>
      <w:r w:rsidRPr="004001A6">
        <w:rPr>
          <w:rFonts w:ascii="Monaco" w:hAnsi="Monaco"/>
          <w:sz w:val="22"/>
        </w:rPr>
        <w:t>PulseIn</w:t>
      </w:r>
      <w:proofErr w:type="spellEnd"/>
      <w:r w:rsidRPr="004001A6">
        <w:rPr>
          <w:rFonts w:ascii="Monaco" w:hAnsi="Monaco"/>
          <w:sz w:val="22"/>
        </w:rPr>
        <w:t>()</w:t>
      </w:r>
      <w:r>
        <w:t xml:space="preserve"> read LOW values, these were often found to be erro</w:t>
      </w:r>
      <w:bookmarkStart w:id="30" w:name="_GoBack"/>
      <w:bookmarkEnd w:id="30"/>
      <w:r>
        <w:t xml:space="preserve">neously low. However, it was determined that this was not a major issue as the HIGH values appeared to be accurate, and the calculation of voltage and G-force values were dependent on the HIGH rather than LOW values. </w:t>
      </w:r>
    </w:p>
    <w:p w14:paraId="20B8D9DE" w14:textId="77777777" w:rsidR="00423056" w:rsidRDefault="00423056" w:rsidP="00A67F0A">
      <w:pPr>
        <w:pStyle w:val="Heading1"/>
        <w:jc w:val="both"/>
      </w:pPr>
      <w:bookmarkStart w:id="31" w:name="_Toc11522961"/>
      <w:r>
        <w:lastRenderedPageBreak/>
        <w:t>Testing and Results</w:t>
      </w:r>
      <w:bookmarkEnd w:id="31"/>
    </w:p>
    <w:p w14:paraId="5F19E8B7" w14:textId="4C8602BD" w:rsidR="00F93590" w:rsidRDefault="00F93590" w:rsidP="00A67F0A">
      <w:pPr>
        <w:pStyle w:val="Heading2"/>
        <w:jc w:val="both"/>
      </w:pPr>
      <w:bookmarkStart w:id="32" w:name="OLE_LINK2"/>
      <w:bookmarkStart w:id="33" w:name="_Toc11522962"/>
      <w:bookmarkEnd w:id="32"/>
      <w:r>
        <w:t>Voltage Regulator</w:t>
      </w:r>
      <w:bookmarkEnd w:id="33"/>
      <w:r>
        <w:t xml:space="preserve"> </w:t>
      </w:r>
    </w:p>
    <w:p w14:paraId="251CF5BF" w14:textId="2F0765CD" w:rsidR="00A67F0A" w:rsidRPr="00D73A71" w:rsidRDefault="00077521" w:rsidP="00A67F0A">
      <w:pPr>
        <w:jc w:val="both"/>
        <w:rPr>
          <w:szCs w:val="24"/>
        </w:rPr>
      </w:pPr>
      <w:r w:rsidRPr="00D73A71">
        <w:rPr>
          <w:szCs w:val="24"/>
        </w:rPr>
        <w:t xml:space="preserve">Given that the main function of the voltage regulator is to output a specified voltage, the first done was on the output voltage of this section. As calculated above (see </w:t>
      </w:r>
      <w:hyperlink w:anchor="OLE_LINK1" w:history="1">
        <w:r w:rsidRPr="00D73A71">
          <w:rPr>
            <w:rStyle w:val="Hyperlink"/>
            <w:szCs w:val="24"/>
          </w:rPr>
          <w:t>Implementation – Voltage Regulator),</w:t>
        </w:r>
      </w:hyperlink>
      <w:r w:rsidRPr="00D73A71">
        <w:rPr>
          <w:szCs w:val="24"/>
        </w:rPr>
        <w:t xml:space="preserve"> the expected output was between 4.8V and 5.2V. The output voltage, when tested, was found to be </w:t>
      </w:r>
      <w:bookmarkStart w:id="34" w:name="OLE_LINK6"/>
      <w:bookmarkEnd w:id="34"/>
      <w:r w:rsidRPr="00D73A71">
        <w:rPr>
          <w:szCs w:val="24"/>
        </w:rPr>
        <w:t>5.06V, within the expected margin of error. AC Ripple was also measured at this stage and found to be approx. 50mV</w:t>
      </w:r>
      <w:r w:rsidR="009D3F54" w:rsidRPr="00D73A71">
        <w:rPr>
          <w:szCs w:val="24"/>
        </w:rPr>
        <w:t>. The minimum input voltage was calculated above to be approx. 7V. When measured, this value was found to be 7.23V, which was reasonably close to the expected value. The current from the bench PSU was also measured, and found to be 17.9mA</w:t>
      </w:r>
    </w:p>
    <w:tbl>
      <w:tblPr>
        <w:tblStyle w:val="TableGrid"/>
        <w:tblW w:w="0" w:type="auto"/>
        <w:jc w:val="center"/>
        <w:tblLook w:val="04A0" w:firstRow="1" w:lastRow="0" w:firstColumn="1" w:lastColumn="0" w:noHBand="0" w:noVBand="1"/>
      </w:tblPr>
      <w:tblGrid>
        <w:gridCol w:w="1696"/>
        <w:gridCol w:w="1701"/>
        <w:gridCol w:w="1701"/>
      </w:tblGrid>
      <w:tr w:rsidR="00A67F0A" w:rsidRPr="00A67F0A" w14:paraId="129AC679" w14:textId="77777777" w:rsidTr="00A67F0A">
        <w:trPr>
          <w:jc w:val="center"/>
        </w:trPr>
        <w:tc>
          <w:tcPr>
            <w:tcW w:w="1696" w:type="dxa"/>
          </w:tcPr>
          <w:p w14:paraId="19BF257F" w14:textId="10C6E7ED" w:rsidR="00A67F0A" w:rsidRPr="00A67F0A" w:rsidRDefault="00A67F0A" w:rsidP="00A67F0A">
            <w:pPr>
              <w:jc w:val="both"/>
              <w:rPr>
                <w:b/>
                <w:bCs/>
              </w:rPr>
            </w:pPr>
            <w:r w:rsidRPr="00A67F0A">
              <w:rPr>
                <w:b/>
                <w:bCs/>
              </w:rPr>
              <w:t>Minimum</w:t>
            </w:r>
          </w:p>
        </w:tc>
        <w:tc>
          <w:tcPr>
            <w:tcW w:w="1701" w:type="dxa"/>
          </w:tcPr>
          <w:p w14:paraId="550E2797" w14:textId="4D350A38" w:rsidR="00A67F0A" w:rsidRPr="00A67F0A" w:rsidRDefault="00A67F0A" w:rsidP="00A67F0A">
            <w:pPr>
              <w:jc w:val="both"/>
              <w:rPr>
                <w:b/>
                <w:bCs/>
              </w:rPr>
            </w:pPr>
            <w:r w:rsidRPr="00A67F0A">
              <w:rPr>
                <w:b/>
                <w:bCs/>
              </w:rPr>
              <w:t>Typical</w:t>
            </w:r>
          </w:p>
        </w:tc>
        <w:tc>
          <w:tcPr>
            <w:tcW w:w="1701" w:type="dxa"/>
          </w:tcPr>
          <w:p w14:paraId="1B11BD60" w14:textId="390FAA95" w:rsidR="00A67F0A" w:rsidRPr="00A67F0A" w:rsidRDefault="00A67F0A" w:rsidP="00A67F0A">
            <w:pPr>
              <w:jc w:val="both"/>
              <w:rPr>
                <w:b/>
                <w:bCs/>
              </w:rPr>
            </w:pPr>
            <w:r w:rsidRPr="00A67F0A">
              <w:rPr>
                <w:b/>
                <w:bCs/>
              </w:rPr>
              <w:t>Maximum</w:t>
            </w:r>
          </w:p>
        </w:tc>
      </w:tr>
      <w:tr w:rsidR="00A67F0A" w14:paraId="1197A93B" w14:textId="77777777" w:rsidTr="00A67F0A">
        <w:trPr>
          <w:jc w:val="center"/>
        </w:trPr>
        <w:tc>
          <w:tcPr>
            <w:tcW w:w="1696" w:type="dxa"/>
          </w:tcPr>
          <w:p w14:paraId="56BCC515" w14:textId="581E7CC1" w:rsidR="00A67F0A" w:rsidRDefault="00A67F0A" w:rsidP="00A67F0A">
            <w:pPr>
              <w:jc w:val="both"/>
            </w:pPr>
            <w:r>
              <w:t>7V</w:t>
            </w:r>
          </w:p>
        </w:tc>
        <w:tc>
          <w:tcPr>
            <w:tcW w:w="1701" w:type="dxa"/>
          </w:tcPr>
          <w:p w14:paraId="22E18827" w14:textId="5A6C60B1" w:rsidR="00A67F0A" w:rsidRDefault="00A67F0A" w:rsidP="00A67F0A">
            <w:pPr>
              <w:jc w:val="both"/>
            </w:pPr>
            <w:r>
              <w:t>12V</w:t>
            </w:r>
          </w:p>
        </w:tc>
        <w:tc>
          <w:tcPr>
            <w:tcW w:w="1701" w:type="dxa"/>
          </w:tcPr>
          <w:p w14:paraId="41310B9F" w14:textId="29E6CC44" w:rsidR="00A67F0A" w:rsidRDefault="00A67F0A" w:rsidP="00A67F0A">
            <w:pPr>
              <w:keepNext/>
              <w:jc w:val="both"/>
            </w:pPr>
            <w:r>
              <w:t>35V</w:t>
            </w:r>
          </w:p>
        </w:tc>
      </w:tr>
    </w:tbl>
    <w:p w14:paraId="6017FAAE" w14:textId="394A3564" w:rsidR="00A67F0A" w:rsidRDefault="00A67F0A" w:rsidP="00A67F0A">
      <w:pPr>
        <w:pStyle w:val="Caption"/>
        <w:jc w:val="center"/>
      </w:pPr>
      <w:r>
        <w:t xml:space="preserve">Table </w:t>
      </w:r>
      <w:fldSimple w:instr=" SEQ Table \* ARABIC ">
        <w:r w:rsidR="00B237C2">
          <w:rPr>
            <w:noProof/>
          </w:rPr>
          <w:t>2</w:t>
        </w:r>
      </w:fldSimple>
      <w:r>
        <w:t>: Input Voltage Values</w:t>
      </w:r>
    </w:p>
    <w:tbl>
      <w:tblPr>
        <w:tblStyle w:val="TableGrid"/>
        <w:tblW w:w="0" w:type="auto"/>
        <w:jc w:val="center"/>
        <w:tblLook w:val="04A0" w:firstRow="1" w:lastRow="0" w:firstColumn="1" w:lastColumn="0" w:noHBand="0" w:noVBand="1"/>
      </w:tblPr>
      <w:tblGrid>
        <w:gridCol w:w="1413"/>
        <w:gridCol w:w="2821"/>
        <w:gridCol w:w="2377"/>
        <w:gridCol w:w="2405"/>
      </w:tblGrid>
      <w:tr w:rsidR="009D3F54" w:rsidRPr="009D3F54" w14:paraId="6C926593" w14:textId="77777777" w:rsidTr="00A67F0A">
        <w:trPr>
          <w:jc w:val="center"/>
        </w:trPr>
        <w:tc>
          <w:tcPr>
            <w:tcW w:w="1413" w:type="dxa"/>
          </w:tcPr>
          <w:p w14:paraId="5946A99D" w14:textId="3B84C207" w:rsidR="009D3F54" w:rsidRPr="009D3F54" w:rsidRDefault="009D3F54" w:rsidP="00A67F0A">
            <w:pPr>
              <w:jc w:val="both"/>
              <w:rPr>
                <w:b/>
                <w:bCs/>
              </w:rPr>
            </w:pPr>
            <w:r w:rsidRPr="009D3F54">
              <w:rPr>
                <w:b/>
                <w:bCs/>
              </w:rPr>
              <w:t>Value</w:t>
            </w:r>
          </w:p>
        </w:tc>
        <w:tc>
          <w:tcPr>
            <w:tcW w:w="2821" w:type="dxa"/>
          </w:tcPr>
          <w:p w14:paraId="7F8A35EC" w14:textId="0E2DEED4" w:rsidR="009D3F54" w:rsidRPr="009D3F54" w:rsidRDefault="009D3F54" w:rsidP="00A67F0A">
            <w:pPr>
              <w:jc w:val="both"/>
              <w:rPr>
                <w:b/>
                <w:bCs/>
              </w:rPr>
            </w:pPr>
            <w:r w:rsidRPr="009D3F54">
              <w:rPr>
                <w:b/>
                <w:bCs/>
              </w:rPr>
              <w:t>Description</w:t>
            </w:r>
          </w:p>
        </w:tc>
        <w:tc>
          <w:tcPr>
            <w:tcW w:w="2377" w:type="dxa"/>
          </w:tcPr>
          <w:p w14:paraId="06E5E426" w14:textId="01323E3C" w:rsidR="009D3F54" w:rsidRPr="009D3F54" w:rsidRDefault="009D3F54" w:rsidP="00A67F0A">
            <w:pPr>
              <w:jc w:val="both"/>
              <w:rPr>
                <w:b/>
                <w:bCs/>
              </w:rPr>
            </w:pPr>
            <w:r w:rsidRPr="009D3F54">
              <w:rPr>
                <w:b/>
                <w:bCs/>
              </w:rPr>
              <w:t>Expected</w:t>
            </w:r>
          </w:p>
        </w:tc>
        <w:tc>
          <w:tcPr>
            <w:tcW w:w="2405" w:type="dxa"/>
          </w:tcPr>
          <w:p w14:paraId="3C6E3FCD" w14:textId="63820A63" w:rsidR="009D3F54" w:rsidRPr="009D3F54" w:rsidRDefault="009D3F54" w:rsidP="00A67F0A">
            <w:pPr>
              <w:jc w:val="both"/>
              <w:rPr>
                <w:b/>
                <w:bCs/>
              </w:rPr>
            </w:pPr>
            <w:r w:rsidRPr="009D3F54">
              <w:rPr>
                <w:b/>
                <w:bCs/>
              </w:rPr>
              <w:t>Measured</w:t>
            </w:r>
          </w:p>
        </w:tc>
      </w:tr>
      <w:tr w:rsidR="009D3F54" w:rsidRPr="009D3F54" w14:paraId="13289986" w14:textId="77777777" w:rsidTr="00A67F0A">
        <w:trPr>
          <w:jc w:val="center"/>
        </w:trPr>
        <w:tc>
          <w:tcPr>
            <w:tcW w:w="1413" w:type="dxa"/>
          </w:tcPr>
          <w:p w14:paraId="474FAAE5" w14:textId="7515EF64" w:rsidR="009D3F54" w:rsidRPr="009D3F54" w:rsidRDefault="009D3F54" w:rsidP="00A67F0A">
            <w:pPr>
              <w:jc w:val="both"/>
              <w:rPr>
                <w:i/>
                <w:iCs/>
              </w:rPr>
            </w:pPr>
            <w:r w:rsidRPr="009D3F54">
              <w:rPr>
                <w:i/>
                <w:iCs/>
              </w:rPr>
              <w:t>V</w:t>
            </w:r>
            <w:r w:rsidRPr="009D3F54">
              <w:rPr>
                <w:i/>
                <w:iCs/>
                <w:vertAlign w:val="subscript"/>
              </w:rPr>
              <w:t>in</w:t>
            </w:r>
            <w:r w:rsidRPr="009D3F54">
              <w:rPr>
                <w:i/>
                <w:iCs/>
              </w:rPr>
              <w:t xml:space="preserve"> Min</w:t>
            </w:r>
          </w:p>
        </w:tc>
        <w:tc>
          <w:tcPr>
            <w:tcW w:w="2821" w:type="dxa"/>
          </w:tcPr>
          <w:p w14:paraId="5E6F3A57" w14:textId="068EAE91" w:rsidR="009D3F54" w:rsidRPr="009D3F54" w:rsidRDefault="009D3F54" w:rsidP="00A67F0A">
            <w:pPr>
              <w:jc w:val="both"/>
              <w:rPr>
                <w:i/>
                <w:iCs/>
              </w:rPr>
            </w:pPr>
            <w:r w:rsidRPr="009D3F54">
              <w:rPr>
                <w:i/>
                <w:iCs/>
              </w:rPr>
              <w:t>Minimum input voltage</w:t>
            </w:r>
          </w:p>
        </w:tc>
        <w:tc>
          <w:tcPr>
            <w:tcW w:w="2377" w:type="dxa"/>
          </w:tcPr>
          <w:p w14:paraId="565BDBA5" w14:textId="5FF94DAD" w:rsidR="009D3F54" w:rsidRPr="009D3F54" w:rsidRDefault="001D6AA8" w:rsidP="00A67F0A">
            <w:pPr>
              <w:jc w:val="both"/>
              <w:rPr>
                <w:i/>
                <w:iCs/>
              </w:rPr>
            </w:pPr>
            <w:r>
              <w:rPr>
                <w:i/>
                <w:iCs/>
              </w:rPr>
              <w:t>7V</w:t>
            </w:r>
          </w:p>
        </w:tc>
        <w:tc>
          <w:tcPr>
            <w:tcW w:w="2405" w:type="dxa"/>
          </w:tcPr>
          <w:p w14:paraId="1D063B96" w14:textId="6209C8FA" w:rsidR="009D3F54" w:rsidRPr="009D3F54" w:rsidRDefault="001D6AA8" w:rsidP="00A67F0A">
            <w:pPr>
              <w:jc w:val="both"/>
              <w:rPr>
                <w:i/>
                <w:iCs/>
              </w:rPr>
            </w:pPr>
            <w:r>
              <w:rPr>
                <w:i/>
                <w:iCs/>
              </w:rPr>
              <w:t>7.23V</w:t>
            </w:r>
          </w:p>
        </w:tc>
      </w:tr>
      <w:tr w:rsidR="009D3F54" w:rsidRPr="009D3F54" w14:paraId="45BD8A32" w14:textId="77777777" w:rsidTr="00A67F0A">
        <w:trPr>
          <w:jc w:val="center"/>
        </w:trPr>
        <w:tc>
          <w:tcPr>
            <w:tcW w:w="1413" w:type="dxa"/>
          </w:tcPr>
          <w:p w14:paraId="17966DB8" w14:textId="13C407B7" w:rsidR="009D3F54" w:rsidRPr="009D3F54" w:rsidRDefault="009D3F54" w:rsidP="00A67F0A">
            <w:pPr>
              <w:jc w:val="both"/>
              <w:rPr>
                <w:i/>
                <w:iCs/>
              </w:rPr>
            </w:pPr>
            <w:r w:rsidRPr="009D3F54">
              <w:rPr>
                <w:i/>
                <w:iCs/>
              </w:rPr>
              <w:t>VDD</w:t>
            </w:r>
          </w:p>
        </w:tc>
        <w:tc>
          <w:tcPr>
            <w:tcW w:w="2821" w:type="dxa"/>
          </w:tcPr>
          <w:p w14:paraId="5738073C" w14:textId="752005ED" w:rsidR="009D3F54" w:rsidRPr="009D3F54" w:rsidRDefault="009D3F54" w:rsidP="00A67F0A">
            <w:pPr>
              <w:jc w:val="both"/>
              <w:rPr>
                <w:i/>
                <w:iCs/>
              </w:rPr>
            </w:pPr>
            <w:r>
              <w:rPr>
                <w:i/>
                <w:iCs/>
              </w:rPr>
              <w:t>Output voltage</w:t>
            </w:r>
          </w:p>
        </w:tc>
        <w:tc>
          <w:tcPr>
            <w:tcW w:w="2377" w:type="dxa"/>
          </w:tcPr>
          <w:p w14:paraId="00FBDCA0" w14:textId="1FA2EC67" w:rsidR="009D3F54" w:rsidRPr="009D3F54" w:rsidRDefault="009D3F54" w:rsidP="00A67F0A">
            <w:pPr>
              <w:jc w:val="both"/>
              <w:rPr>
                <w:i/>
                <w:iCs/>
              </w:rPr>
            </w:pPr>
            <w:r>
              <w:rPr>
                <w:i/>
                <w:iCs/>
              </w:rPr>
              <w:t>4.8V -&gt; 5.2V</w:t>
            </w:r>
          </w:p>
        </w:tc>
        <w:tc>
          <w:tcPr>
            <w:tcW w:w="2405" w:type="dxa"/>
          </w:tcPr>
          <w:p w14:paraId="594BA31E" w14:textId="37BBD4D7" w:rsidR="009D3F54" w:rsidRPr="009D3F54" w:rsidRDefault="009D3F54" w:rsidP="00A67F0A">
            <w:pPr>
              <w:jc w:val="both"/>
              <w:rPr>
                <w:i/>
                <w:iCs/>
              </w:rPr>
            </w:pPr>
            <w:r>
              <w:rPr>
                <w:i/>
                <w:iCs/>
              </w:rPr>
              <w:t>5.06V</w:t>
            </w:r>
          </w:p>
        </w:tc>
      </w:tr>
      <w:tr w:rsidR="009D3F54" w:rsidRPr="009D3F54" w14:paraId="712960B7" w14:textId="77777777" w:rsidTr="00A67F0A">
        <w:trPr>
          <w:jc w:val="center"/>
        </w:trPr>
        <w:tc>
          <w:tcPr>
            <w:tcW w:w="1413" w:type="dxa"/>
          </w:tcPr>
          <w:p w14:paraId="136B6C5F" w14:textId="24AB37F3" w:rsidR="009D3F54" w:rsidRPr="009D3F54" w:rsidRDefault="009D3F54" w:rsidP="00A67F0A">
            <w:pPr>
              <w:jc w:val="both"/>
              <w:rPr>
                <w:i/>
                <w:iCs/>
              </w:rPr>
            </w:pPr>
            <w:r w:rsidRPr="009D3F54">
              <w:rPr>
                <w:i/>
                <w:iCs/>
              </w:rPr>
              <w:t>PIN</w:t>
            </w:r>
          </w:p>
        </w:tc>
        <w:tc>
          <w:tcPr>
            <w:tcW w:w="2821" w:type="dxa"/>
          </w:tcPr>
          <w:p w14:paraId="4531AA54" w14:textId="78CBACA0" w:rsidR="009D3F54" w:rsidRPr="009D3F54" w:rsidRDefault="009D3F54" w:rsidP="00A67F0A">
            <w:pPr>
              <w:jc w:val="both"/>
              <w:rPr>
                <w:i/>
                <w:iCs/>
              </w:rPr>
            </w:pPr>
            <w:r>
              <w:rPr>
                <w:i/>
                <w:iCs/>
              </w:rPr>
              <w:t>Input current</w:t>
            </w:r>
          </w:p>
        </w:tc>
        <w:tc>
          <w:tcPr>
            <w:tcW w:w="2377" w:type="dxa"/>
          </w:tcPr>
          <w:p w14:paraId="1B292193" w14:textId="6D23F874" w:rsidR="009D3F54" w:rsidRPr="009D3F54" w:rsidRDefault="001D6AA8" w:rsidP="00A67F0A">
            <w:pPr>
              <w:jc w:val="both"/>
              <w:rPr>
                <w:i/>
                <w:iCs/>
              </w:rPr>
            </w:pPr>
            <w:r>
              <w:rPr>
                <w:i/>
                <w:iCs/>
              </w:rPr>
              <w:t>----------</w:t>
            </w:r>
          </w:p>
        </w:tc>
        <w:tc>
          <w:tcPr>
            <w:tcW w:w="2405" w:type="dxa"/>
          </w:tcPr>
          <w:p w14:paraId="13F9CC90" w14:textId="548AEAE7" w:rsidR="009D3F54" w:rsidRPr="009D3F54" w:rsidRDefault="001D6AA8" w:rsidP="00A67F0A">
            <w:pPr>
              <w:jc w:val="both"/>
              <w:rPr>
                <w:i/>
                <w:iCs/>
              </w:rPr>
            </w:pPr>
            <w:r>
              <w:rPr>
                <w:i/>
                <w:iCs/>
              </w:rPr>
              <w:t>17.9mA</w:t>
            </w:r>
          </w:p>
        </w:tc>
      </w:tr>
      <w:tr w:rsidR="009D3F54" w:rsidRPr="009D3F54" w14:paraId="5708F85F" w14:textId="77777777" w:rsidTr="00A67F0A">
        <w:trPr>
          <w:jc w:val="center"/>
        </w:trPr>
        <w:tc>
          <w:tcPr>
            <w:tcW w:w="1413" w:type="dxa"/>
          </w:tcPr>
          <w:p w14:paraId="5B70335B" w14:textId="479A4EA4" w:rsidR="009D3F54" w:rsidRPr="009D3F54" w:rsidRDefault="009D3F54" w:rsidP="00A67F0A">
            <w:pPr>
              <w:jc w:val="both"/>
              <w:rPr>
                <w:i/>
                <w:iCs/>
                <w:vertAlign w:val="subscript"/>
              </w:rPr>
            </w:pPr>
            <w:r w:rsidRPr="009D3F54">
              <w:rPr>
                <w:i/>
                <w:iCs/>
              </w:rPr>
              <w:t>V</w:t>
            </w:r>
            <w:r w:rsidRPr="009D3F54">
              <w:rPr>
                <w:i/>
                <w:iCs/>
                <w:vertAlign w:val="subscript"/>
              </w:rPr>
              <w:t>AC RIPPLE</w:t>
            </w:r>
          </w:p>
        </w:tc>
        <w:tc>
          <w:tcPr>
            <w:tcW w:w="2821" w:type="dxa"/>
          </w:tcPr>
          <w:p w14:paraId="104A49C8" w14:textId="0073DDBD" w:rsidR="009D3F54" w:rsidRPr="009D3F54" w:rsidRDefault="009D3F54" w:rsidP="00A67F0A">
            <w:pPr>
              <w:jc w:val="both"/>
              <w:rPr>
                <w:i/>
                <w:iCs/>
              </w:rPr>
            </w:pPr>
            <w:r>
              <w:rPr>
                <w:i/>
                <w:iCs/>
              </w:rPr>
              <w:t>AC Ripple on input voltage</w:t>
            </w:r>
          </w:p>
        </w:tc>
        <w:tc>
          <w:tcPr>
            <w:tcW w:w="2377" w:type="dxa"/>
          </w:tcPr>
          <w:p w14:paraId="7A6F1308" w14:textId="537463BF" w:rsidR="009D3F54" w:rsidRPr="009D3F54" w:rsidRDefault="001D6AA8" w:rsidP="00A67F0A">
            <w:pPr>
              <w:jc w:val="both"/>
              <w:rPr>
                <w:i/>
                <w:iCs/>
              </w:rPr>
            </w:pPr>
            <w:r>
              <w:rPr>
                <w:i/>
                <w:iCs/>
              </w:rPr>
              <w:t>----------</w:t>
            </w:r>
          </w:p>
        </w:tc>
        <w:tc>
          <w:tcPr>
            <w:tcW w:w="2405" w:type="dxa"/>
          </w:tcPr>
          <w:p w14:paraId="123A061B" w14:textId="2964A2EE" w:rsidR="009D3F54" w:rsidRPr="009D3F54" w:rsidRDefault="001D6AA8" w:rsidP="00A67F0A">
            <w:pPr>
              <w:keepNext/>
              <w:jc w:val="both"/>
              <w:rPr>
                <w:i/>
                <w:iCs/>
              </w:rPr>
            </w:pPr>
            <w:r>
              <w:rPr>
                <w:i/>
                <w:iCs/>
              </w:rPr>
              <w:t>50mV</w:t>
            </w:r>
          </w:p>
        </w:tc>
      </w:tr>
    </w:tbl>
    <w:p w14:paraId="41FFA4F4" w14:textId="0723B966" w:rsidR="009D3F54" w:rsidRPr="00077521" w:rsidRDefault="00A67F0A" w:rsidP="00A67F0A">
      <w:pPr>
        <w:pStyle w:val="Caption"/>
        <w:jc w:val="center"/>
      </w:pPr>
      <w:r>
        <w:t xml:space="preserve">Table </w:t>
      </w:r>
      <w:fldSimple w:instr=" SEQ Table \* ARABIC ">
        <w:r w:rsidR="00B237C2">
          <w:rPr>
            <w:noProof/>
          </w:rPr>
          <w:t>3</w:t>
        </w:r>
      </w:fldSimple>
      <w:r>
        <w:t>: Test Results for Voltage Regulator</w:t>
      </w:r>
    </w:p>
    <w:p w14:paraId="0001A999" w14:textId="31B77738" w:rsidR="00F93590" w:rsidRDefault="00F93590" w:rsidP="003E7545">
      <w:pPr>
        <w:pStyle w:val="Heading2"/>
        <w:jc w:val="both"/>
      </w:pPr>
      <w:bookmarkStart w:id="35" w:name="_Toc11522963"/>
      <w:r>
        <w:t>Relaxation Oscillator</w:t>
      </w:r>
      <w:bookmarkEnd w:id="35"/>
    </w:p>
    <w:p w14:paraId="5BAA465E" w14:textId="3BFA4FB1" w:rsidR="00813F39" w:rsidRPr="00D73A71" w:rsidRDefault="00813F39" w:rsidP="00344619">
      <w:pPr>
        <w:jc w:val="both"/>
        <w:rPr>
          <w:rFonts w:eastAsiaTheme="minorEastAsia"/>
          <w:szCs w:val="24"/>
        </w:rPr>
      </w:pPr>
      <w:r w:rsidRPr="00D73A71">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D73A71">
        <w:rPr>
          <w:rFonts w:eastAsiaTheme="minorEastAsia"/>
          <w:szCs w:val="24"/>
        </w:rPr>
        <w:t xml:space="preserve"> (see </w:t>
      </w:r>
      <w:hyperlink w:anchor="OLE_LINK3" w:history="1">
        <w:r w:rsidRPr="00D73A71">
          <w:rPr>
            <w:rStyle w:val="Hyperlink"/>
            <w:rFonts w:eastAsiaTheme="minorEastAsia"/>
            <w:szCs w:val="24"/>
          </w:rPr>
          <w:t>Implementation – Relaxation Oscillator</w:t>
        </w:r>
      </w:hyperlink>
      <w:r w:rsidRPr="00D73A71">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D73A71">
        <w:rPr>
          <w:rFonts w:eastAsiaTheme="minorEastAsia"/>
          <w:szCs w:val="24"/>
        </w:rPr>
        <w:t xml:space="preserve">, which meant that the frequency was </w:t>
      </w:r>
      <w:bookmarkStart w:id="36" w:name="OLE_LINK5"/>
      <w:bookmarkEnd w:id="36"/>
      <w:r w:rsidRPr="00D73A71">
        <w:rPr>
          <w:rFonts w:eastAsiaTheme="minorEastAsia"/>
          <w:szCs w:val="24"/>
        </w:rPr>
        <w:t>188.</w:t>
      </w:r>
      <w:r w:rsidR="00456F6B" w:rsidRPr="00D73A71">
        <w:rPr>
          <w:rFonts w:eastAsiaTheme="minorEastAsia"/>
          <w:szCs w:val="24"/>
        </w:rPr>
        <w:t>7</w:t>
      </w:r>
      <w:r w:rsidRPr="00D73A71">
        <w:rPr>
          <w:rFonts w:eastAsiaTheme="minorEastAsia"/>
          <w:szCs w:val="24"/>
        </w:rPr>
        <w:t xml:space="preserve">kHz, which is within the expected range. </w:t>
      </w:r>
      <w:r w:rsidR="00456F6B" w:rsidRPr="00D73A71">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D73A71">
        <w:rPr>
          <w:rFonts w:eastAsiaTheme="minorEastAsia"/>
          <w:szCs w:val="24"/>
        </w:rPr>
        <w:t xml:space="preserve"> </w:t>
      </w:r>
      <w:r w:rsidR="00456F6B" w:rsidRPr="00D73A71">
        <w:rPr>
          <w:rFonts w:eastAsiaTheme="minorEastAsia"/>
          <w:szCs w:val="24"/>
        </w:rPr>
        <w:lastRenderedPageBreak/>
        <w:t xml:space="preserve">and the negative </w:t>
      </w:r>
      <m:oMath>
        <m:r>
          <w:rPr>
            <w:rFonts w:ascii="Cambria Math" w:eastAsiaTheme="minorEastAsia" w:hAnsi="Cambria Math"/>
            <w:szCs w:val="24"/>
          </w:rPr>
          <m:t>2.4 μs</m:t>
        </m:r>
      </m:oMath>
      <w:r w:rsidR="00456F6B" w:rsidRPr="00D73A71">
        <w:rPr>
          <w:rFonts w:eastAsiaTheme="minorEastAsia"/>
          <w:szCs w:val="24"/>
        </w:rPr>
        <w:t>. Ideally, these would have the same value, but</w:t>
      </w:r>
      <w:r w:rsidR="00687971" w:rsidRPr="00D73A71">
        <w:rPr>
          <w:rFonts w:eastAsiaTheme="minorEastAsia"/>
          <w:szCs w:val="24"/>
        </w:rPr>
        <w:t xml:space="preserve"> the unequal ratio was not found to be overly problematic. The rise time and fall time were also measured, and found to be </w:t>
      </w:r>
      <w:r w:rsidR="00687971" w:rsidRPr="00D73A71">
        <w:rPr>
          <w:rFonts w:ascii="Comic Sans MS" w:eastAsiaTheme="minorEastAsia" w:hAnsi="Comic Sans MS"/>
          <w:b/>
          <w:bCs/>
          <w:szCs w:val="24"/>
        </w:rPr>
        <w:t>get values</w:t>
      </w:r>
    </w:p>
    <w:p w14:paraId="49B181C8" w14:textId="59E91240" w:rsidR="00687971" w:rsidRPr="00813F39" w:rsidRDefault="00687971" w:rsidP="00344619">
      <w:pPr>
        <w:jc w:val="both"/>
        <w:rPr>
          <w:rFonts w:ascii="Calibri" w:eastAsia="Times New Roman" w:hAnsi="Calibri" w:cs="Times New Roman"/>
          <w:color w:val="000000"/>
          <w:szCs w:val="24"/>
        </w:rPr>
      </w:pPr>
      <w:r w:rsidRPr="00D73A71">
        <w:rPr>
          <w:rFonts w:eastAsiaTheme="minorEastAsia"/>
          <w:szCs w:val="24"/>
        </w:rPr>
        <w:t xml:space="preserve">As before, the voltage and current into the circuit and the AC ripple were again measured, to see if they had changed given the expansion of the circuit. </w:t>
      </w:r>
      <w:r w:rsidRPr="00D73A71">
        <w:rPr>
          <w:rFonts w:ascii="Comic Sans MS" w:eastAsiaTheme="minorEastAsia" w:hAnsi="Comic Sans MS"/>
          <w:b/>
          <w:bCs/>
          <w:szCs w:val="24"/>
        </w:rPr>
        <w:t>They were found not to have deviated</w:t>
      </w:r>
      <w:r w:rsidRPr="00687971">
        <w:rPr>
          <w:rFonts w:ascii="Comic Sans MS" w:eastAsiaTheme="minorEastAsia" w:hAnsi="Comic Sans MS"/>
          <w:b/>
          <w:bCs/>
        </w:rPr>
        <w:t xml:space="preserve"> significantly. </w:t>
      </w:r>
    </w:p>
    <w:tbl>
      <w:tblPr>
        <w:tblStyle w:val="TableGrid"/>
        <w:tblW w:w="0" w:type="auto"/>
        <w:tblLook w:val="04A0" w:firstRow="1" w:lastRow="0" w:firstColumn="1" w:lastColumn="0" w:noHBand="0" w:noVBand="1"/>
      </w:tblPr>
      <w:tblGrid>
        <w:gridCol w:w="3005"/>
        <w:gridCol w:w="3005"/>
        <w:gridCol w:w="3006"/>
      </w:tblGrid>
      <w:tr w:rsidR="00981EE7" w:rsidRPr="00981EE7" w14:paraId="7214FA8D" w14:textId="77777777" w:rsidTr="00981EE7">
        <w:tc>
          <w:tcPr>
            <w:tcW w:w="3005" w:type="dxa"/>
          </w:tcPr>
          <w:p w14:paraId="1DA8D33D" w14:textId="57DACB66" w:rsidR="00981EE7" w:rsidRPr="00981EE7" w:rsidRDefault="00981EE7" w:rsidP="00813F39">
            <w:pPr>
              <w:rPr>
                <w:b/>
                <w:bCs/>
              </w:rPr>
            </w:pPr>
            <w:r w:rsidRPr="00981EE7">
              <w:rPr>
                <w:b/>
                <w:bCs/>
              </w:rPr>
              <w:t>Value</w:t>
            </w:r>
          </w:p>
        </w:tc>
        <w:tc>
          <w:tcPr>
            <w:tcW w:w="3005" w:type="dxa"/>
          </w:tcPr>
          <w:p w14:paraId="70BC9DBA" w14:textId="15ADFF0C" w:rsidR="00981EE7" w:rsidRPr="00981EE7" w:rsidRDefault="00981EE7" w:rsidP="00813F39">
            <w:pPr>
              <w:rPr>
                <w:b/>
                <w:bCs/>
              </w:rPr>
            </w:pPr>
            <w:r w:rsidRPr="00981EE7">
              <w:rPr>
                <w:b/>
                <w:bCs/>
              </w:rPr>
              <w:t>Expected</w:t>
            </w:r>
          </w:p>
        </w:tc>
        <w:tc>
          <w:tcPr>
            <w:tcW w:w="3006" w:type="dxa"/>
          </w:tcPr>
          <w:p w14:paraId="0EFBEF38" w14:textId="713727B2" w:rsidR="00981EE7" w:rsidRPr="00981EE7" w:rsidRDefault="00981EE7" w:rsidP="00813F39">
            <w:pPr>
              <w:rPr>
                <w:b/>
                <w:bCs/>
              </w:rPr>
            </w:pPr>
            <w:r w:rsidRPr="00981EE7">
              <w:rPr>
                <w:b/>
                <w:bCs/>
              </w:rPr>
              <w:t>Measured</w:t>
            </w:r>
          </w:p>
        </w:tc>
      </w:tr>
      <w:tr w:rsidR="00981EE7" w14:paraId="11132DA3" w14:textId="77777777" w:rsidTr="00981EE7">
        <w:tc>
          <w:tcPr>
            <w:tcW w:w="3005" w:type="dxa"/>
          </w:tcPr>
          <w:p w14:paraId="29DCF0CE" w14:textId="740FE5A1" w:rsidR="00981EE7" w:rsidRDefault="00981EE7" w:rsidP="00813F39">
            <w:r>
              <w:t>Circuit voltage</w:t>
            </w:r>
          </w:p>
        </w:tc>
        <w:tc>
          <w:tcPr>
            <w:tcW w:w="3005" w:type="dxa"/>
          </w:tcPr>
          <w:p w14:paraId="1C0ED2CC" w14:textId="4A8170E8" w:rsidR="00981EE7" w:rsidRDefault="00981EE7" w:rsidP="00813F39">
            <w:r>
              <w:t>12V</w:t>
            </w:r>
          </w:p>
        </w:tc>
        <w:tc>
          <w:tcPr>
            <w:tcW w:w="3006" w:type="dxa"/>
          </w:tcPr>
          <w:p w14:paraId="7FB9AC47" w14:textId="208FF8B3" w:rsidR="00981EE7" w:rsidRDefault="00981EE7" w:rsidP="00813F39">
            <w:r>
              <w:t>12.8V</w:t>
            </w:r>
          </w:p>
        </w:tc>
      </w:tr>
      <w:tr w:rsidR="00981EE7" w14:paraId="63D6743D" w14:textId="77777777" w:rsidTr="00981EE7">
        <w:tc>
          <w:tcPr>
            <w:tcW w:w="3005" w:type="dxa"/>
          </w:tcPr>
          <w:p w14:paraId="27CA73D9" w14:textId="2485480D" w:rsidR="00981EE7" w:rsidRDefault="00981EE7" w:rsidP="00813F39">
            <w:r>
              <w:t>Circuit current</w:t>
            </w:r>
          </w:p>
        </w:tc>
        <w:tc>
          <w:tcPr>
            <w:tcW w:w="3005" w:type="dxa"/>
          </w:tcPr>
          <w:p w14:paraId="1CCB1710" w14:textId="1183A1BC" w:rsidR="00981EE7" w:rsidRDefault="00981EE7" w:rsidP="00813F39">
            <w:r>
              <w:t>-----</w:t>
            </w:r>
          </w:p>
        </w:tc>
        <w:tc>
          <w:tcPr>
            <w:tcW w:w="3006" w:type="dxa"/>
          </w:tcPr>
          <w:p w14:paraId="36408260" w14:textId="59DF58FF" w:rsidR="00981EE7" w:rsidRDefault="00981EE7" w:rsidP="00813F39">
            <w:r>
              <w:t>29mA</w:t>
            </w:r>
          </w:p>
        </w:tc>
      </w:tr>
      <w:tr w:rsidR="00981EE7" w14:paraId="6BD317FF" w14:textId="77777777" w:rsidTr="00981EE7">
        <w:tc>
          <w:tcPr>
            <w:tcW w:w="3005" w:type="dxa"/>
          </w:tcPr>
          <w:p w14:paraId="3536406C" w14:textId="21EBDDB3" w:rsidR="00981EE7" w:rsidRDefault="00981EE7" w:rsidP="00813F39">
            <w:r>
              <w:t>Positive pulse width</w:t>
            </w:r>
          </w:p>
        </w:tc>
        <w:tc>
          <w:tcPr>
            <w:tcW w:w="3005" w:type="dxa"/>
          </w:tcPr>
          <w:p w14:paraId="7D52372A" w14:textId="0CE8F405" w:rsidR="00981EE7" w:rsidRDefault="00981EE7" w:rsidP="00813F39">
            <w:r>
              <w:t>-----</w:t>
            </w:r>
          </w:p>
        </w:tc>
        <w:tc>
          <w:tcPr>
            <w:tcW w:w="3006" w:type="dxa"/>
          </w:tcPr>
          <w:p w14:paraId="561B2E7B" w14:textId="7E985F06" w:rsidR="00981EE7" w:rsidRDefault="00981EE7" w:rsidP="00813F39">
            <w:r>
              <w:t>2.9</w:t>
            </w:r>
            <w:r>
              <w:sym w:font="Symbol" w:char="F06D"/>
            </w:r>
            <w:r>
              <w:t>s</w:t>
            </w:r>
          </w:p>
        </w:tc>
      </w:tr>
      <w:tr w:rsidR="00981EE7" w14:paraId="59E8E156" w14:textId="77777777" w:rsidTr="00981EE7">
        <w:tc>
          <w:tcPr>
            <w:tcW w:w="3005" w:type="dxa"/>
          </w:tcPr>
          <w:p w14:paraId="1C4C8062" w14:textId="79D0B231" w:rsidR="00981EE7" w:rsidRDefault="00981EE7" w:rsidP="00813F39">
            <w:r>
              <w:t>Negative pulse width</w:t>
            </w:r>
          </w:p>
        </w:tc>
        <w:tc>
          <w:tcPr>
            <w:tcW w:w="3005" w:type="dxa"/>
          </w:tcPr>
          <w:p w14:paraId="3DE5F50F" w14:textId="77777777" w:rsidR="00981EE7" w:rsidRDefault="00981EE7" w:rsidP="00813F39"/>
        </w:tc>
        <w:tc>
          <w:tcPr>
            <w:tcW w:w="3006" w:type="dxa"/>
          </w:tcPr>
          <w:p w14:paraId="39F728E6" w14:textId="2C785DF3" w:rsidR="00981EE7" w:rsidRDefault="00981EE7" w:rsidP="00813F39">
            <w:r>
              <w:t>2.4</w:t>
            </w:r>
            <w:r>
              <w:sym w:font="Symbol" w:char="F06D"/>
            </w:r>
            <w:r>
              <w:t>s</w:t>
            </w:r>
          </w:p>
        </w:tc>
      </w:tr>
      <w:tr w:rsidR="00981EE7" w14:paraId="4C9E9A45" w14:textId="77777777" w:rsidTr="00981EE7">
        <w:tc>
          <w:tcPr>
            <w:tcW w:w="3005" w:type="dxa"/>
          </w:tcPr>
          <w:p w14:paraId="56197BA7" w14:textId="740D3F4D" w:rsidR="00981EE7" w:rsidRDefault="00981EE7" w:rsidP="00813F39">
            <w:r>
              <w:t xml:space="preserve">Output frequency </w:t>
            </w:r>
          </w:p>
        </w:tc>
        <w:tc>
          <w:tcPr>
            <w:tcW w:w="3005" w:type="dxa"/>
          </w:tcPr>
          <w:p w14:paraId="2AA9A696" w14:textId="0A73C4AC" w:rsidR="00981EE7" w:rsidRDefault="00981EE7" w:rsidP="00813F39">
            <w:r>
              <w:t>159 -&gt; 365 kHz</w:t>
            </w:r>
          </w:p>
        </w:tc>
        <w:tc>
          <w:tcPr>
            <w:tcW w:w="3006" w:type="dxa"/>
          </w:tcPr>
          <w:p w14:paraId="49689811" w14:textId="011739CA" w:rsidR="00981EE7" w:rsidRDefault="00981EE7" w:rsidP="00813F39">
            <w:bookmarkStart w:id="37" w:name="OLE_LINK4"/>
            <w:bookmarkEnd w:id="37"/>
            <w:r>
              <w:t>188.7kHz</w:t>
            </w:r>
          </w:p>
        </w:tc>
      </w:tr>
      <w:tr w:rsidR="00981EE7" w14:paraId="567FBB62" w14:textId="77777777" w:rsidTr="00981EE7">
        <w:tc>
          <w:tcPr>
            <w:tcW w:w="3005" w:type="dxa"/>
          </w:tcPr>
          <w:p w14:paraId="7B911797" w14:textId="721168C9" w:rsidR="00981EE7" w:rsidRDefault="00981EE7" w:rsidP="00813F39">
            <w:r>
              <w:t>Output Period</w:t>
            </w:r>
          </w:p>
        </w:tc>
        <w:tc>
          <w:tcPr>
            <w:tcW w:w="3005" w:type="dxa"/>
          </w:tcPr>
          <w:p w14:paraId="0842E37C" w14:textId="5ABB1D30" w:rsidR="00981EE7" w:rsidRDefault="00981EE7" w:rsidP="00813F39">
            <w:r>
              <w:t>1/159k -&gt; 1/365k seconds</w:t>
            </w:r>
          </w:p>
        </w:tc>
        <w:tc>
          <w:tcPr>
            <w:tcW w:w="3006" w:type="dxa"/>
          </w:tcPr>
          <w:p w14:paraId="091DC79E" w14:textId="0ADD9F8E" w:rsidR="00981EE7" w:rsidRDefault="00981EE7" w:rsidP="00813F39">
            <w:bookmarkStart w:id="38" w:name="OLE_LINK8"/>
            <w:bookmarkEnd w:id="38"/>
            <w:r>
              <w:t>5.3</w:t>
            </w:r>
            <w:r>
              <w:sym w:font="Symbol" w:char="F06D"/>
            </w:r>
            <w:r>
              <w:t>s</w:t>
            </w:r>
          </w:p>
        </w:tc>
      </w:tr>
      <w:tr w:rsidR="00981EE7" w14:paraId="22362573" w14:textId="77777777" w:rsidTr="00981EE7">
        <w:tc>
          <w:tcPr>
            <w:tcW w:w="3005" w:type="dxa"/>
          </w:tcPr>
          <w:p w14:paraId="324E9503" w14:textId="1E21BA27" w:rsidR="00981EE7" w:rsidRDefault="00981EE7" w:rsidP="00813F39">
            <w:r>
              <w:t>Rise time</w:t>
            </w:r>
          </w:p>
        </w:tc>
        <w:tc>
          <w:tcPr>
            <w:tcW w:w="3005" w:type="dxa"/>
          </w:tcPr>
          <w:p w14:paraId="0BB75368" w14:textId="56815255" w:rsidR="00981EE7" w:rsidRDefault="00981EE7" w:rsidP="00813F39">
            <w:r>
              <w:t>----</w:t>
            </w:r>
          </w:p>
        </w:tc>
        <w:tc>
          <w:tcPr>
            <w:tcW w:w="3006" w:type="dxa"/>
          </w:tcPr>
          <w:p w14:paraId="130782EB" w14:textId="77777777" w:rsidR="00981EE7" w:rsidRDefault="00981EE7" w:rsidP="00813F39"/>
        </w:tc>
      </w:tr>
      <w:tr w:rsidR="00981EE7" w14:paraId="6C026DCF" w14:textId="77777777" w:rsidTr="00981EE7">
        <w:tc>
          <w:tcPr>
            <w:tcW w:w="3005" w:type="dxa"/>
          </w:tcPr>
          <w:p w14:paraId="12476979" w14:textId="772C655F" w:rsidR="00981EE7" w:rsidRDefault="00981EE7" w:rsidP="00813F39">
            <w:r>
              <w:t>Fall time</w:t>
            </w:r>
          </w:p>
        </w:tc>
        <w:tc>
          <w:tcPr>
            <w:tcW w:w="3005" w:type="dxa"/>
          </w:tcPr>
          <w:p w14:paraId="58A5FF60" w14:textId="74E7E418" w:rsidR="00981EE7" w:rsidRDefault="00981EE7" w:rsidP="00813F39">
            <w:r>
              <w:t>----</w:t>
            </w:r>
          </w:p>
        </w:tc>
        <w:tc>
          <w:tcPr>
            <w:tcW w:w="3006" w:type="dxa"/>
          </w:tcPr>
          <w:p w14:paraId="7342FD75" w14:textId="77777777" w:rsidR="00981EE7" w:rsidRDefault="00981EE7" w:rsidP="00875E9F">
            <w:pPr>
              <w:keepNext/>
            </w:pPr>
          </w:p>
        </w:tc>
      </w:tr>
    </w:tbl>
    <w:p w14:paraId="6665768F" w14:textId="54D5FB7A" w:rsidR="00813F39" w:rsidRPr="00813F39" w:rsidRDefault="00875E9F" w:rsidP="00875E9F">
      <w:pPr>
        <w:pStyle w:val="Caption"/>
        <w:jc w:val="center"/>
      </w:pPr>
      <w:r>
        <w:t xml:space="preserve">Table </w:t>
      </w:r>
      <w:fldSimple w:instr=" SEQ Table \* ARABIC ">
        <w:r w:rsidR="00B237C2">
          <w:rPr>
            <w:noProof/>
          </w:rPr>
          <w:t>4</w:t>
        </w:r>
      </w:fldSimple>
      <w:r>
        <w:t>: Test Results for relaxation oscillator</w:t>
      </w:r>
    </w:p>
    <w:p w14:paraId="5AD40263" w14:textId="79312C34" w:rsidR="00F93590" w:rsidRDefault="00F93590" w:rsidP="003E7545">
      <w:pPr>
        <w:pStyle w:val="Heading2"/>
        <w:jc w:val="both"/>
      </w:pPr>
      <w:bookmarkStart w:id="39" w:name="_Toc11522964"/>
      <w:r>
        <w:t>Counter</w:t>
      </w:r>
      <w:bookmarkEnd w:id="39"/>
    </w:p>
    <w:p w14:paraId="021EF888" w14:textId="137BA932" w:rsidR="00206CD2" w:rsidRPr="00D73A71" w:rsidRDefault="00176129" w:rsidP="00344619">
      <w:pPr>
        <w:jc w:val="both"/>
        <w:rPr>
          <w:szCs w:val="24"/>
        </w:rPr>
      </w:pPr>
      <w:r w:rsidRPr="00D73A71">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Default="00176129" w:rsidP="00344619">
      <w:pPr>
        <w:jc w:val="both"/>
        <w:rPr>
          <w:szCs w:val="24"/>
        </w:rPr>
      </w:pPr>
      <w:r w:rsidRPr="00D73A71">
        <w:rPr>
          <w:szCs w:val="24"/>
        </w:rPr>
        <w:t>Frequencies were calculated using the equation:</w:t>
      </w:r>
    </w:p>
    <w:p w14:paraId="0A169AC4" w14:textId="01E69523" w:rsidR="00176129" w:rsidRPr="00D73A71"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546354" w14:paraId="27940ED4" w14:textId="548C3C99" w:rsidTr="00CE7FF1">
        <w:trPr>
          <w:trHeight w:val="716"/>
          <w:jc w:val="center"/>
        </w:trPr>
        <w:tc>
          <w:tcPr>
            <w:tcW w:w="1660" w:type="dxa"/>
          </w:tcPr>
          <w:p w14:paraId="2F9F3900" w14:textId="6C908A80" w:rsidR="00331C9D" w:rsidRPr="00546354" w:rsidRDefault="00331C9D" w:rsidP="00331C9D">
            <w:pPr>
              <w:jc w:val="center"/>
              <w:rPr>
                <w:b/>
                <w:bCs/>
              </w:rPr>
            </w:pPr>
            <w:r w:rsidRPr="00546354">
              <w:rPr>
                <w:b/>
                <w:bCs/>
              </w:rPr>
              <w:lastRenderedPageBreak/>
              <w:t>Output</w:t>
            </w:r>
          </w:p>
        </w:tc>
        <w:tc>
          <w:tcPr>
            <w:tcW w:w="2588" w:type="dxa"/>
          </w:tcPr>
          <w:p w14:paraId="7DEF26F5" w14:textId="1512F9AB" w:rsidR="00331C9D" w:rsidRPr="00546354" w:rsidRDefault="00331C9D" w:rsidP="00331C9D">
            <w:pPr>
              <w:jc w:val="center"/>
              <w:rPr>
                <w:b/>
                <w:bCs/>
              </w:rPr>
            </w:pPr>
            <w:r w:rsidRPr="00546354">
              <w:rPr>
                <w:b/>
                <w:bCs/>
              </w:rPr>
              <w:t>Calculated Frequency (Hz)</w:t>
            </w:r>
          </w:p>
        </w:tc>
        <w:tc>
          <w:tcPr>
            <w:tcW w:w="1992" w:type="dxa"/>
          </w:tcPr>
          <w:p w14:paraId="5AB68834" w14:textId="36CC9922" w:rsidR="00331C9D" w:rsidRPr="00546354" w:rsidRDefault="00331C9D" w:rsidP="00331C9D">
            <w:pPr>
              <w:jc w:val="center"/>
              <w:rPr>
                <w:b/>
                <w:bCs/>
              </w:rPr>
            </w:pPr>
            <w:r w:rsidRPr="00546354">
              <w:rPr>
                <w:b/>
                <w:bCs/>
              </w:rPr>
              <w:t>Measured Frequency (Hz)</w:t>
            </w:r>
          </w:p>
        </w:tc>
        <w:tc>
          <w:tcPr>
            <w:tcW w:w="1408" w:type="dxa"/>
          </w:tcPr>
          <w:p w14:paraId="2B45ECF0" w14:textId="77777777" w:rsidR="00331C9D" w:rsidRPr="00546354" w:rsidRDefault="00331C9D" w:rsidP="00D73A71">
            <w:pPr>
              <w:jc w:val="center"/>
              <w:rPr>
                <w:b/>
                <w:bCs/>
              </w:rPr>
            </w:pPr>
            <w:r w:rsidRPr="00546354">
              <w:rPr>
                <w:b/>
                <w:bCs/>
              </w:rPr>
              <w:t>Difference</w:t>
            </w:r>
          </w:p>
          <w:p w14:paraId="6167204B" w14:textId="1E78D6AD" w:rsidR="00331C9D" w:rsidRPr="00546354" w:rsidRDefault="00331C9D" w:rsidP="00D73A71">
            <w:pPr>
              <w:jc w:val="center"/>
              <w:rPr>
                <w:b/>
                <w:bCs/>
              </w:rPr>
            </w:pPr>
            <w:r w:rsidRPr="00546354">
              <w:rPr>
                <w:b/>
                <w:bCs/>
              </w:rPr>
              <w:t>(Hz)</w:t>
            </w:r>
          </w:p>
        </w:tc>
        <w:tc>
          <w:tcPr>
            <w:tcW w:w="1368" w:type="dxa"/>
          </w:tcPr>
          <w:p w14:paraId="6BF0C758" w14:textId="77777777" w:rsidR="00331C9D" w:rsidRPr="00546354" w:rsidRDefault="00331C9D" w:rsidP="00331C9D">
            <w:pPr>
              <w:jc w:val="center"/>
              <w:rPr>
                <w:b/>
                <w:bCs/>
              </w:rPr>
            </w:pPr>
            <w:r w:rsidRPr="00546354">
              <w:rPr>
                <w:b/>
                <w:bCs/>
              </w:rPr>
              <w:t>Difference</w:t>
            </w:r>
          </w:p>
          <w:p w14:paraId="22FDA21C" w14:textId="2354CFE0" w:rsidR="00331C9D" w:rsidRPr="00546354" w:rsidRDefault="00331C9D" w:rsidP="00331C9D">
            <w:pPr>
              <w:jc w:val="center"/>
              <w:rPr>
                <w:b/>
                <w:bCs/>
              </w:rPr>
            </w:pPr>
            <w:r w:rsidRPr="00546354">
              <w:rPr>
                <w:b/>
                <w:bCs/>
              </w:rPr>
              <w:t>(%)</w:t>
            </w:r>
          </w:p>
        </w:tc>
      </w:tr>
      <w:tr w:rsidR="00331C9D" w:rsidRPr="00546354" w14:paraId="647D5901" w14:textId="7740CE8E" w:rsidTr="00CE7FF1">
        <w:trPr>
          <w:trHeight w:val="358"/>
          <w:jc w:val="center"/>
        </w:trPr>
        <w:tc>
          <w:tcPr>
            <w:tcW w:w="1660" w:type="dxa"/>
          </w:tcPr>
          <w:p w14:paraId="4E8E46A2" w14:textId="72F03F70" w:rsidR="00331C9D" w:rsidRPr="00546354" w:rsidRDefault="00331C9D" w:rsidP="00331C9D">
            <w:pPr>
              <w:jc w:val="center"/>
            </w:pPr>
            <w:r w:rsidRPr="00546354">
              <w:t>Bit 1 (O/p A0)</w:t>
            </w:r>
          </w:p>
        </w:tc>
        <w:tc>
          <w:tcPr>
            <w:tcW w:w="2588" w:type="dxa"/>
          </w:tcPr>
          <w:p w14:paraId="7609AFFB" w14:textId="6727F93D" w:rsidR="00331C9D" w:rsidRPr="00546354" w:rsidRDefault="00331C9D" w:rsidP="00331C9D">
            <w:pPr>
              <w:jc w:val="center"/>
            </w:pPr>
            <w:r w:rsidRPr="00546354">
              <w:t>188,700 / 2 = 94,350</w:t>
            </w:r>
          </w:p>
        </w:tc>
        <w:tc>
          <w:tcPr>
            <w:tcW w:w="1992" w:type="dxa"/>
          </w:tcPr>
          <w:p w14:paraId="6CB12FA2" w14:textId="330EA005" w:rsidR="00331C9D" w:rsidRPr="00546354" w:rsidRDefault="00331C9D" w:rsidP="00331C9D">
            <w:pPr>
              <w:jc w:val="center"/>
            </w:pPr>
            <w:r w:rsidRPr="00546354">
              <w:t>95,700</w:t>
            </w:r>
          </w:p>
        </w:tc>
        <w:tc>
          <w:tcPr>
            <w:tcW w:w="1408" w:type="dxa"/>
          </w:tcPr>
          <w:p w14:paraId="069B4D16" w14:textId="5BE0551D" w:rsidR="00331C9D" w:rsidRPr="00546354" w:rsidRDefault="00331C9D" w:rsidP="00D73A71">
            <w:pPr>
              <w:jc w:val="center"/>
            </w:pPr>
            <w:r w:rsidRPr="00546354">
              <w:t>+ 1350</w:t>
            </w:r>
          </w:p>
        </w:tc>
        <w:tc>
          <w:tcPr>
            <w:tcW w:w="1368" w:type="dxa"/>
          </w:tcPr>
          <w:p w14:paraId="0C411B3F" w14:textId="4C97649B" w:rsidR="00331C9D" w:rsidRPr="00546354" w:rsidRDefault="00D73A71" w:rsidP="00331C9D">
            <w:pPr>
              <w:jc w:val="center"/>
            </w:pPr>
            <w:r w:rsidRPr="00546354">
              <w:t>1.4</w:t>
            </w:r>
          </w:p>
        </w:tc>
      </w:tr>
      <w:tr w:rsidR="00331C9D" w:rsidRPr="00546354" w14:paraId="5C9EF4ED" w14:textId="38BEE487" w:rsidTr="00CE7FF1">
        <w:trPr>
          <w:trHeight w:val="358"/>
          <w:jc w:val="center"/>
        </w:trPr>
        <w:tc>
          <w:tcPr>
            <w:tcW w:w="1660" w:type="dxa"/>
          </w:tcPr>
          <w:p w14:paraId="69F2630D" w14:textId="2B49A0E9" w:rsidR="00331C9D" w:rsidRPr="00546354" w:rsidRDefault="00331C9D" w:rsidP="00331C9D">
            <w:pPr>
              <w:jc w:val="center"/>
            </w:pPr>
            <w:r w:rsidRPr="00546354">
              <w:t>Bit 2 (O/p A1)</w:t>
            </w:r>
          </w:p>
        </w:tc>
        <w:tc>
          <w:tcPr>
            <w:tcW w:w="2588" w:type="dxa"/>
          </w:tcPr>
          <w:p w14:paraId="37CC5EA5" w14:textId="34C154A2" w:rsidR="00331C9D" w:rsidRPr="00546354" w:rsidRDefault="00331C9D" w:rsidP="00331C9D">
            <w:pPr>
              <w:jc w:val="center"/>
            </w:pPr>
            <w:r w:rsidRPr="00546354">
              <w:t>188,700 / 4 = 47,175</w:t>
            </w:r>
          </w:p>
        </w:tc>
        <w:tc>
          <w:tcPr>
            <w:tcW w:w="1992" w:type="dxa"/>
          </w:tcPr>
          <w:p w14:paraId="3657AD45" w14:textId="2765F390" w:rsidR="00331C9D" w:rsidRPr="00546354" w:rsidRDefault="00331C9D" w:rsidP="00331C9D">
            <w:pPr>
              <w:jc w:val="center"/>
            </w:pPr>
            <w:r w:rsidRPr="00546354">
              <w:t>47,000</w:t>
            </w:r>
          </w:p>
        </w:tc>
        <w:tc>
          <w:tcPr>
            <w:tcW w:w="1408" w:type="dxa"/>
          </w:tcPr>
          <w:p w14:paraId="1957935D" w14:textId="3E7AC979" w:rsidR="00331C9D" w:rsidRPr="00546354" w:rsidRDefault="00D73A71" w:rsidP="00D73A71">
            <w:pPr>
              <w:jc w:val="center"/>
            </w:pPr>
            <w:r w:rsidRPr="00546354">
              <w:t>-</w:t>
            </w:r>
            <w:r w:rsidR="00331C9D" w:rsidRPr="00546354">
              <w:t>175</w:t>
            </w:r>
          </w:p>
        </w:tc>
        <w:tc>
          <w:tcPr>
            <w:tcW w:w="1368" w:type="dxa"/>
          </w:tcPr>
          <w:p w14:paraId="0E51E211" w14:textId="4647372B" w:rsidR="00331C9D" w:rsidRPr="00546354" w:rsidRDefault="00D73A71" w:rsidP="00331C9D">
            <w:pPr>
              <w:jc w:val="center"/>
            </w:pPr>
            <w:r w:rsidRPr="00546354">
              <w:t>0.3</w:t>
            </w:r>
          </w:p>
        </w:tc>
      </w:tr>
      <w:tr w:rsidR="00331C9D" w:rsidRPr="00546354" w14:paraId="53C5F45B" w14:textId="765A638A" w:rsidTr="00CE7FF1">
        <w:trPr>
          <w:trHeight w:val="380"/>
          <w:jc w:val="center"/>
        </w:trPr>
        <w:tc>
          <w:tcPr>
            <w:tcW w:w="1660" w:type="dxa"/>
          </w:tcPr>
          <w:p w14:paraId="240E3C02" w14:textId="4598133C" w:rsidR="00331C9D" w:rsidRPr="00546354" w:rsidRDefault="00331C9D" w:rsidP="00331C9D">
            <w:pPr>
              <w:jc w:val="center"/>
            </w:pPr>
            <w:r w:rsidRPr="00546354">
              <w:t>Bit 3 (O/p A2)</w:t>
            </w:r>
          </w:p>
        </w:tc>
        <w:tc>
          <w:tcPr>
            <w:tcW w:w="2588" w:type="dxa"/>
          </w:tcPr>
          <w:p w14:paraId="5926FF2A" w14:textId="2DC58A48" w:rsidR="00331C9D" w:rsidRPr="00546354" w:rsidRDefault="00331C9D" w:rsidP="00331C9D">
            <w:pPr>
              <w:jc w:val="center"/>
            </w:pPr>
            <w:r w:rsidRPr="00546354">
              <w:t>188,700 / 8 = 23,587</w:t>
            </w:r>
          </w:p>
        </w:tc>
        <w:tc>
          <w:tcPr>
            <w:tcW w:w="1992" w:type="dxa"/>
          </w:tcPr>
          <w:p w14:paraId="4817CAA5" w14:textId="553E3FA3" w:rsidR="00331C9D" w:rsidRPr="00546354" w:rsidRDefault="00331C9D" w:rsidP="00331C9D">
            <w:pPr>
              <w:jc w:val="center"/>
            </w:pPr>
            <w:r w:rsidRPr="00546354">
              <w:t>23,900</w:t>
            </w:r>
          </w:p>
        </w:tc>
        <w:tc>
          <w:tcPr>
            <w:tcW w:w="1408" w:type="dxa"/>
          </w:tcPr>
          <w:p w14:paraId="2641AFD8" w14:textId="7521E97A" w:rsidR="00331C9D" w:rsidRPr="00546354" w:rsidRDefault="00D73A71" w:rsidP="00D73A71">
            <w:pPr>
              <w:jc w:val="center"/>
            </w:pPr>
            <w:r w:rsidRPr="00546354">
              <w:t>+313</w:t>
            </w:r>
          </w:p>
        </w:tc>
        <w:tc>
          <w:tcPr>
            <w:tcW w:w="1368" w:type="dxa"/>
          </w:tcPr>
          <w:p w14:paraId="04A99C46" w14:textId="7463F435" w:rsidR="00331C9D" w:rsidRPr="00546354" w:rsidRDefault="00D73A71" w:rsidP="00331C9D">
            <w:pPr>
              <w:jc w:val="center"/>
            </w:pPr>
            <w:r w:rsidRPr="00546354">
              <w:t>1.3</w:t>
            </w:r>
          </w:p>
        </w:tc>
      </w:tr>
      <w:tr w:rsidR="00331C9D" w:rsidRPr="00546354" w14:paraId="563D54CD" w14:textId="79DCD5B6" w:rsidTr="00CE7FF1">
        <w:trPr>
          <w:trHeight w:val="358"/>
          <w:jc w:val="center"/>
        </w:trPr>
        <w:tc>
          <w:tcPr>
            <w:tcW w:w="1660" w:type="dxa"/>
          </w:tcPr>
          <w:p w14:paraId="75B3711D" w14:textId="4707A96A" w:rsidR="00331C9D" w:rsidRPr="00546354" w:rsidRDefault="00331C9D" w:rsidP="00331C9D">
            <w:pPr>
              <w:jc w:val="center"/>
            </w:pPr>
            <w:r w:rsidRPr="00546354">
              <w:t>Bit 4 (O/p A3)</w:t>
            </w:r>
          </w:p>
        </w:tc>
        <w:tc>
          <w:tcPr>
            <w:tcW w:w="2588" w:type="dxa"/>
          </w:tcPr>
          <w:p w14:paraId="6C3C2DC8" w14:textId="46DCE6DA" w:rsidR="00331C9D" w:rsidRPr="00546354" w:rsidRDefault="00331C9D" w:rsidP="00331C9D">
            <w:pPr>
              <w:jc w:val="center"/>
            </w:pPr>
            <w:r w:rsidRPr="00546354">
              <w:t>188,700 / 16 = 11,794</w:t>
            </w:r>
          </w:p>
        </w:tc>
        <w:tc>
          <w:tcPr>
            <w:tcW w:w="1992" w:type="dxa"/>
          </w:tcPr>
          <w:p w14:paraId="5BB552FB" w14:textId="1EAB6654" w:rsidR="00331C9D" w:rsidRPr="00546354" w:rsidRDefault="00331C9D" w:rsidP="00331C9D">
            <w:pPr>
              <w:jc w:val="center"/>
            </w:pPr>
            <w:r w:rsidRPr="00546354">
              <w:t>11,900</w:t>
            </w:r>
          </w:p>
        </w:tc>
        <w:tc>
          <w:tcPr>
            <w:tcW w:w="1408" w:type="dxa"/>
          </w:tcPr>
          <w:p w14:paraId="47879F4C" w14:textId="09E5C10B" w:rsidR="00331C9D" w:rsidRPr="00546354" w:rsidRDefault="00D73A71" w:rsidP="00D73A71">
            <w:pPr>
              <w:jc w:val="center"/>
            </w:pPr>
            <w:r w:rsidRPr="00546354">
              <w:t>+196</w:t>
            </w:r>
          </w:p>
        </w:tc>
        <w:tc>
          <w:tcPr>
            <w:tcW w:w="1368" w:type="dxa"/>
          </w:tcPr>
          <w:p w14:paraId="27FF8E5F" w14:textId="0B46FB21" w:rsidR="00331C9D" w:rsidRPr="00546354" w:rsidRDefault="00D73A71" w:rsidP="00331C9D">
            <w:pPr>
              <w:jc w:val="center"/>
            </w:pPr>
            <w:r w:rsidRPr="00546354">
              <w:t>0.9</w:t>
            </w:r>
          </w:p>
        </w:tc>
      </w:tr>
      <w:tr w:rsidR="00331C9D" w:rsidRPr="00546354" w14:paraId="26D0E640" w14:textId="120591AE" w:rsidTr="00CE7FF1">
        <w:trPr>
          <w:trHeight w:val="358"/>
          <w:jc w:val="center"/>
        </w:trPr>
        <w:tc>
          <w:tcPr>
            <w:tcW w:w="1660" w:type="dxa"/>
          </w:tcPr>
          <w:p w14:paraId="3821669C" w14:textId="46555062" w:rsidR="00331C9D" w:rsidRPr="00546354" w:rsidRDefault="00331C9D" w:rsidP="00331C9D">
            <w:pPr>
              <w:jc w:val="center"/>
            </w:pPr>
            <w:r w:rsidRPr="00546354">
              <w:t>Bit 5 (O/p A4)</w:t>
            </w:r>
          </w:p>
        </w:tc>
        <w:tc>
          <w:tcPr>
            <w:tcW w:w="2588" w:type="dxa"/>
          </w:tcPr>
          <w:p w14:paraId="09EB32B7" w14:textId="23911330" w:rsidR="00331C9D" w:rsidRPr="00546354" w:rsidRDefault="00331C9D" w:rsidP="00331C9D">
            <w:pPr>
              <w:jc w:val="center"/>
            </w:pPr>
            <w:r w:rsidRPr="00546354">
              <w:t>188,700 / 32 = 5,897</w:t>
            </w:r>
          </w:p>
        </w:tc>
        <w:tc>
          <w:tcPr>
            <w:tcW w:w="1992" w:type="dxa"/>
          </w:tcPr>
          <w:p w14:paraId="1F053BB9" w14:textId="73AFB6BA" w:rsidR="00331C9D" w:rsidRPr="00546354" w:rsidRDefault="00331C9D" w:rsidP="00331C9D">
            <w:pPr>
              <w:jc w:val="center"/>
            </w:pPr>
            <w:r w:rsidRPr="00546354">
              <w:t>5</w:t>
            </w:r>
            <w:r w:rsidR="00D73A71" w:rsidRPr="00546354">
              <w:t>,</w:t>
            </w:r>
            <w:r w:rsidRPr="00546354">
              <w:t>980</w:t>
            </w:r>
          </w:p>
        </w:tc>
        <w:tc>
          <w:tcPr>
            <w:tcW w:w="1408" w:type="dxa"/>
          </w:tcPr>
          <w:p w14:paraId="760CF6A1" w14:textId="0E22F616" w:rsidR="00331C9D" w:rsidRPr="00546354" w:rsidRDefault="00D73A71" w:rsidP="00D73A71">
            <w:pPr>
              <w:jc w:val="center"/>
            </w:pPr>
            <w:r w:rsidRPr="00546354">
              <w:t>+83</w:t>
            </w:r>
          </w:p>
        </w:tc>
        <w:tc>
          <w:tcPr>
            <w:tcW w:w="1368" w:type="dxa"/>
          </w:tcPr>
          <w:p w14:paraId="7AB27867" w14:textId="1DA76A36" w:rsidR="00331C9D" w:rsidRPr="00546354" w:rsidRDefault="00D73A71" w:rsidP="00331C9D">
            <w:pPr>
              <w:jc w:val="center"/>
            </w:pPr>
            <w:r w:rsidRPr="00546354">
              <w:t>1.4</w:t>
            </w:r>
          </w:p>
        </w:tc>
      </w:tr>
      <w:tr w:rsidR="00331C9D" w:rsidRPr="00546354" w14:paraId="5A276A9B" w14:textId="2BC21077" w:rsidTr="00CE7FF1">
        <w:trPr>
          <w:trHeight w:val="358"/>
          <w:jc w:val="center"/>
        </w:trPr>
        <w:tc>
          <w:tcPr>
            <w:tcW w:w="1660" w:type="dxa"/>
          </w:tcPr>
          <w:p w14:paraId="2C69C908" w14:textId="71B3BC5F" w:rsidR="00331C9D" w:rsidRPr="00546354" w:rsidRDefault="00331C9D" w:rsidP="00331C9D">
            <w:pPr>
              <w:jc w:val="center"/>
            </w:pPr>
            <w:r w:rsidRPr="00546354">
              <w:t>Bit 6 (O/p A5)</w:t>
            </w:r>
          </w:p>
        </w:tc>
        <w:tc>
          <w:tcPr>
            <w:tcW w:w="2588" w:type="dxa"/>
          </w:tcPr>
          <w:p w14:paraId="371DE803" w14:textId="0A4BCB71" w:rsidR="00331C9D" w:rsidRPr="00546354" w:rsidRDefault="00331C9D" w:rsidP="00331C9D">
            <w:pPr>
              <w:jc w:val="center"/>
            </w:pPr>
            <w:r w:rsidRPr="00546354">
              <w:t>188,700 / 64 = 2,984</w:t>
            </w:r>
          </w:p>
        </w:tc>
        <w:tc>
          <w:tcPr>
            <w:tcW w:w="1992" w:type="dxa"/>
          </w:tcPr>
          <w:p w14:paraId="115A8EDD" w14:textId="3701F648" w:rsidR="00331C9D" w:rsidRPr="00546354" w:rsidRDefault="00331C9D" w:rsidP="00331C9D">
            <w:pPr>
              <w:jc w:val="center"/>
            </w:pPr>
            <w:r w:rsidRPr="00546354">
              <w:t>3</w:t>
            </w:r>
            <w:r w:rsidR="00D73A71" w:rsidRPr="00546354">
              <w:t>,</w:t>
            </w:r>
            <w:r w:rsidRPr="00546354">
              <w:t>000</w:t>
            </w:r>
          </w:p>
        </w:tc>
        <w:tc>
          <w:tcPr>
            <w:tcW w:w="1408" w:type="dxa"/>
          </w:tcPr>
          <w:p w14:paraId="43F8D79A" w14:textId="7D5EE41D" w:rsidR="00331C9D" w:rsidRPr="00546354" w:rsidRDefault="00D73A71" w:rsidP="00D73A71">
            <w:pPr>
              <w:jc w:val="center"/>
            </w:pPr>
            <w:r w:rsidRPr="00546354">
              <w:t>+16</w:t>
            </w:r>
          </w:p>
        </w:tc>
        <w:tc>
          <w:tcPr>
            <w:tcW w:w="1368" w:type="dxa"/>
          </w:tcPr>
          <w:p w14:paraId="4EFE613F" w14:textId="5DD33436" w:rsidR="00331C9D" w:rsidRPr="00546354" w:rsidRDefault="00D73A71" w:rsidP="00331C9D">
            <w:pPr>
              <w:jc w:val="center"/>
            </w:pPr>
            <w:r w:rsidRPr="00546354">
              <w:t>0.5</w:t>
            </w:r>
          </w:p>
        </w:tc>
      </w:tr>
      <w:tr w:rsidR="00331C9D" w:rsidRPr="00546354" w14:paraId="090F821E" w14:textId="0FE59AB0" w:rsidTr="00CE7FF1">
        <w:trPr>
          <w:trHeight w:val="358"/>
          <w:jc w:val="center"/>
        </w:trPr>
        <w:tc>
          <w:tcPr>
            <w:tcW w:w="1660" w:type="dxa"/>
          </w:tcPr>
          <w:p w14:paraId="6FA5D5ED" w14:textId="3A7DEAA0" w:rsidR="00331C9D" w:rsidRPr="00546354" w:rsidRDefault="00331C9D" w:rsidP="00331C9D">
            <w:pPr>
              <w:jc w:val="center"/>
            </w:pPr>
            <w:r w:rsidRPr="00546354">
              <w:t>Bit 7 (O/p A6)</w:t>
            </w:r>
          </w:p>
        </w:tc>
        <w:tc>
          <w:tcPr>
            <w:tcW w:w="2588" w:type="dxa"/>
          </w:tcPr>
          <w:p w14:paraId="3531B099" w14:textId="1B542F06" w:rsidR="00331C9D" w:rsidRPr="00546354" w:rsidRDefault="00331C9D" w:rsidP="00331C9D">
            <w:pPr>
              <w:jc w:val="center"/>
            </w:pPr>
            <w:r w:rsidRPr="00546354">
              <w:t>188,700 / 128 = 1,474</w:t>
            </w:r>
          </w:p>
        </w:tc>
        <w:tc>
          <w:tcPr>
            <w:tcW w:w="1992" w:type="dxa"/>
          </w:tcPr>
          <w:p w14:paraId="4E50B3D3" w14:textId="46204275" w:rsidR="00331C9D" w:rsidRPr="00546354" w:rsidRDefault="00331C9D" w:rsidP="00331C9D">
            <w:pPr>
              <w:jc w:val="center"/>
            </w:pPr>
            <w:r w:rsidRPr="00546354">
              <w:t>1,490</w:t>
            </w:r>
          </w:p>
        </w:tc>
        <w:tc>
          <w:tcPr>
            <w:tcW w:w="1408" w:type="dxa"/>
          </w:tcPr>
          <w:p w14:paraId="47B618E5" w14:textId="2499E48F" w:rsidR="00331C9D" w:rsidRPr="00546354" w:rsidRDefault="00D73A71" w:rsidP="00D73A71">
            <w:pPr>
              <w:jc w:val="center"/>
            </w:pPr>
            <w:r w:rsidRPr="00546354">
              <w:t>+16</w:t>
            </w:r>
          </w:p>
        </w:tc>
        <w:tc>
          <w:tcPr>
            <w:tcW w:w="1368" w:type="dxa"/>
          </w:tcPr>
          <w:p w14:paraId="766BFB85" w14:textId="3F70576B" w:rsidR="00331C9D" w:rsidRPr="00546354" w:rsidRDefault="00D73A71" w:rsidP="00331C9D">
            <w:pPr>
              <w:jc w:val="center"/>
            </w:pPr>
            <w:r w:rsidRPr="00546354">
              <w:t>1.1</w:t>
            </w:r>
          </w:p>
        </w:tc>
      </w:tr>
      <w:tr w:rsidR="00331C9D" w:rsidRPr="00546354" w14:paraId="049EC9C4" w14:textId="279D1641" w:rsidTr="00CE7FF1">
        <w:trPr>
          <w:trHeight w:val="336"/>
          <w:jc w:val="center"/>
        </w:trPr>
        <w:tc>
          <w:tcPr>
            <w:tcW w:w="1660" w:type="dxa"/>
          </w:tcPr>
          <w:p w14:paraId="31FB201F" w14:textId="667DA22B" w:rsidR="00331C9D" w:rsidRPr="00546354" w:rsidRDefault="00331C9D" w:rsidP="00331C9D">
            <w:pPr>
              <w:jc w:val="center"/>
            </w:pPr>
            <w:r w:rsidRPr="00546354">
              <w:t>Bit 8 (O/p A7)</w:t>
            </w:r>
          </w:p>
        </w:tc>
        <w:tc>
          <w:tcPr>
            <w:tcW w:w="2588" w:type="dxa"/>
          </w:tcPr>
          <w:p w14:paraId="0A0C0DA5" w14:textId="24214C49" w:rsidR="00331C9D" w:rsidRPr="00546354" w:rsidRDefault="00331C9D" w:rsidP="00331C9D">
            <w:pPr>
              <w:jc w:val="center"/>
            </w:pPr>
            <w:r w:rsidRPr="00546354">
              <w:t>188,700 / 256 = 737</w:t>
            </w:r>
          </w:p>
        </w:tc>
        <w:tc>
          <w:tcPr>
            <w:tcW w:w="1992" w:type="dxa"/>
          </w:tcPr>
          <w:p w14:paraId="0B743841" w14:textId="2F540F56" w:rsidR="00331C9D" w:rsidRPr="00546354" w:rsidRDefault="00331C9D" w:rsidP="00331C9D">
            <w:pPr>
              <w:jc w:val="center"/>
            </w:pPr>
            <w:r w:rsidRPr="00546354">
              <w:t>747</w:t>
            </w:r>
          </w:p>
        </w:tc>
        <w:tc>
          <w:tcPr>
            <w:tcW w:w="1408" w:type="dxa"/>
          </w:tcPr>
          <w:p w14:paraId="1FBF6D0A" w14:textId="65D28C2E" w:rsidR="00331C9D" w:rsidRPr="00546354" w:rsidRDefault="00D73A71" w:rsidP="00D73A71">
            <w:pPr>
              <w:jc w:val="center"/>
            </w:pPr>
            <w:r w:rsidRPr="00546354">
              <w:t>+10</w:t>
            </w:r>
          </w:p>
        </w:tc>
        <w:tc>
          <w:tcPr>
            <w:tcW w:w="1368" w:type="dxa"/>
          </w:tcPr>
          <w:p w14:paraId="506B75AF" w14:textId="74A23864" w:rsidR="00331C9D" w:rsidRPr="00546354" w:rsidRDefault="00D73A71" w:rsidP="00D73A71">
            <w:pPr>
              <w:keepNext/>
              <w:jc w:val="center"/>
            </w:pPr>
            <w:r w:rsidRPr="00546354">
              <w:t>1.3</w:t>
            </w:r>
          </w:p>
        </w:tc>
      </w:tr>
    </w:tbl>
    <w:p w14:paraId="0F89874D" w14:textId="6B28F842" w:rsidR="00176129" w:rsidRPr="00206CD2" w:rsidRDefault="00D73A71" w:rsidP="00D73A71">
      <w:pPr>
        <w:pStyle w:val="Caption"/>
        <w:jc w:val="center"/>
      </w:pPr>
      <w:r>
        <w:t xml:space="preserve">Table </w:t>
      </w:r>
      <w:fldSimple w:instr=" SEQ Table \* ARABIC ">
        <w:r w:rsidR="00B237C2">
          <w:rPr>
            <w:noProof/>
          </w:rPr>
          <w:t>5</w:t>
        </w:r>
      </w:fldSimple>
      <w:r>
        <w:t>: Test Results for 8-bit Counter</w:t>
      </w:r>
    </w:p>
    <w:p w14:paraId="0CDD41B9" w14:textId="61145A44" w:rsidR="00D73A71" w:rsidRPr="00D73A71" w:rsidRDefault="00D73A71" w:rsidP="00344619">
      <w:pPr>
        <w:jc w:val="both"/>
        <w:rPr>
          <w:szCs w:val="24"/>
        </w:rPr>
      </w:pPr>
      <w:r w:rsidRPr="00D73A71">
        <w:rPr>
          <w:szCs w:val="24"/>
        </w:rPr>
        <w:t xml:space="preserve">AC Noise was again measured at this point and found to be approx. 25mV, and power consumption was calculated from the input voltage and current and found to be 0.36 Watts. </w:t>
      </w:r>
    </w:p>
    <w:p w14:paraId="6B87A540" w14:textId="77777777" w:rsidR="00D73A71" w:rsidRDefault="00D73A71" w:rsidP="003E7545">
      <w:pPr>
        <w:pStyle w:val="Heading2"/>
        <w:jc w:val="both"/>
      </w:pPr>
    </w:p>
    <w:p w14:paraId="126C6576" w14:textId="23228420" w:rsidR="00F93590" w:rsidRDefault="00F93590" w:rsidP="003E7545">
      <w:pPr>
        <w:pStyle w:val="Heading2"/>
        <w:jc w:val="both"/>
      </w:pPr>
      <w:bookmarkStart w:id="40" w:name="_Toc11522965"/>
      <w:r>
        <w:t>Ramp Generator</w:t>
      </w:r>
      <w:bookmarkEnd w:id="40"/>
    </w:p>
    <w:p w14:paraId="7E3372A6" w14:textId="197EBA60" w:rsidR="00A376EC" w:rsidRDefault="00A376EC" w:rsidP="00344619">
      <w:pPr>
        <w:jc w:val="both"/>
      </w:pPr>
      <w:r>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B461E3" w14:paraId="2A8B6D91" w14:textId="4780C11C" w:rsidTr="00B461E3">
        <w:tc>
          <w:tcPr>
            <w:tcW w:w="2212" w:type="dxa"/>
          </w:tcPr>
          <w:p w14:paraId="03216BDB" w14:textId="2575F0EB" w:rsidR="00B461E3" w:rsidRPr="00B461E3" w:rsidRDefault="00B461E3" w:rsidP="00A376EC">
            <w:pPr>
              <w:rPr>
                <w:b/>
                <w:bCs/>
              </w:rPr>
            </w:pPr>
            <w:r w:rsidRPr="00B461E3">
              <w:rPr>
                <w:b/>
                <w:bCs/>
              </w:rPr>
              <w:t>Test Point 1</w:t>
            </w:r>
          </w:p>
        </w:tc>
        <w:tc>
          <w:tcPr>
            <w:tcW w:w="2461" w:type="dxa"/>
          </w:tcPr>
          <w:p w14:paraId="34335D71" w14:textId="2DB0A0DA" w:rsidR="00B461E3" w:rsidRPr="00B461E3" w:rsidRDefault="00B461E3" w:rsidP="00A376EC">
            <w:pPr>
              <w:rPr>
                <w:b/>
                <w:bCs/>
              </w:rPr>
            </w:pPr>
            <w:r w:rsidRPr="00B461E3">
              <w:rPr>
                <w:b/>
                <w:bCs/>
              </w:rPr>
              <w:t>Calculated Value</w:t>
            </w:r>
          </w:p>
        </w:tc>
        <w:tc>
          <w:tcPr>
            <w:tcW w:w="2552" w:type="dxa"/>
          </w:tcPr>
          <w:p w14:paraId="31948A53" w14:textId="575D3837" w:rsidR="00B461E3" w:rsidRPr="00B461E3" w:rsidRDefault="00B461E3" w:rsidP="00A376EC">
            <w:pPr>
              <w:rPr>
                <w:b/>
                <w:bCs/>
              </w:rPr>
            </w:pPr>
            <w:r w:rsidRPr="00B461E3">
              <w:rPr>
                <w:b/>
                <w:bCs/>
              </w:rPr>
              <w:t>Measured Val</w:t>
            </w:r>
            <w:r>
              <w:rPr>
                <w:b/>
                <w:bCs/>
              </w:rPr>
              <w:t>u</w:t>
            </w:r>
            <w:r w:rsidRPr="00B461E3">
              <w:rPr>
                <w:b/>
                <w:bCs/>
              </w:rPr>
              <w:t>e</w:t>
            </w:r>
          </w:p>
        </w:tc>
        <w:tc>
          <w:tcPr>
            <w:tcW w:w="1791" w:type="dxa"/>
          </w:tcPr>
          <w:p w14:paraId="317D3B85" w14:textId="32C46AF7" w:rsidR="00B461E3" w:rsidRPr="00B461E3" w:rsidRDefault="00B461E3" w:rsidP="00A376EC">
            <w:pPr>
              <w:rPr>
                <w:b/>
                <w:bCs/>
              </w:rPr>
            </w:pPr>
            <w:r>
              <w:rPr>
                <w:b/>
                <w:bCs/>
              </w:rPr>
              <w:t>Difference (%)</w:t>
            </w:r>
          </w:p>
        </w:tc>
      </w:tr>
      <w:tr w:rsidR="00B461E3" w:rsidRPr="00B461E3" w14:paraId="4E8C55D0" w14:textId="2C6129D2" w:rsidTr="00B461E3">
        <w:tc>
          <w:tcPr>
            <w:tcW w:w="2212" w:type="dxa"/>
          </w:tcPr>
          <w:p w14:paraId="41F71E3B" w14:textId="589414A0" w:rsidR="00B461E3" w:rsidRPr="00B461E3" w:rsidRDefault="00B461E3" w:rsidP="00A376EC">
            <w:r w:rsidRPr="00B461E3">
              <w:t>GND to A0</w:t>
            </w:r>
          </w:p>
        </w:tc>
        <w:tc>
          <w:tcPr>
            <w:tcW w:w="2461" w:type="dxa"/>
          </w:tcPr>
          <w:p w14:paraId="404F8D02" w14:textId="632B4761" w:rsidR="00B461E3" w:rsidRPr="00B461E3" w:rsidRDefault="00B461E3" w:rsidP="00A376EC">
            <w:r w:rsidRPr="00B461E3">
              <w:t>20k</w:t>
            </w:r>
            <w:r w:rsidRPr="00B461E3">
              <w:sym w:font="Symbol" w:char="F057"/>
            </w:r>
          </w:p>
        </w:tc>
        <w:tc>
          <w:tcPr>
            <w:tcW w:w="2552" w:type="dxa"/>
          </w:tcPr>
          <w:p w14:paraId="46E15BD2" w14:textId="0A18B739" w:rsidR="00B461E3" w:rsidRPr="00B461E3" w:rsidRDefault="00B461E3" w:rsidP="00A376EC">
            <w:r w:rsidRPr="00B461E3">
              <w:t>19.68k</w:t>
            </w:r>
            <w:r w:rsidRPr="00B461E3">
              <w:sym w:font="Symbol" w:char="F057"/>
            </w:r>
          </w:p>
        </w:tc>
        <w:tc>
          <w:tcPr>
            <w:tcW w:w="1791" w:type="dxa"/>
          </w:tcPr>
          <w:p w14:paraId="268E223A" w14:textId="4EC4ED08" w:rsidR="00B461E3" w:rsidRPr="00B461E3" w:rsidRDefault="00B461E3" w:rsidP="00A376EC">
            <w:r>
              <w:t>1.6</w:t>
            </w:r>
            <w:r w:rsidR="008020E8">
              <w:t>1</w:t>
            </w:r>
          </w:p>
        </w:tc>
      </w:tr>
      <w:tr w:rsidR="00B461E3" w:rsidRPr="00B461E3" w14:paraId="1FCA98AA" w14:textId="35C3C2BE" w:rsidTr="00B461E3">
        <w:tc>
          <w:tcPr>
            <w:tcW w:w="2212" w:type="dxa"/>
          </w:tcPr>
          <w:p w14:paraId="78C4F42F" w14:textId="146E847A" w:rsidR="00B461E3" w:rsidRPr="00B461E3" w:rsidRDefault="00B461E3" w:rsidP="00A376EC">
            <w:r w:rsidRPr="00B461E3">
              <w:lastRenderedPageBreak/>
              <w:t>GND to A1</w:t>
            </w:r>
          </w:p>
        </w:tc>
        <w:tc>
          <w:tcPr>
            <w:tcW w:w="2461" w:type="dxa"/>
          </w:tcPr>
          <w:p w14:paraId="36D8B74B" w14:textId="78BFE3E9" w:rsidR="00B461E3" w:rsidRPr="00B461E3" w:rsidRDefault="00B461E3" w:rsidP="00A376EC">
            <w:r w:rsidRPr="00B461E3">
              <w:t>25k</w:t>
            </w:r>
            <w:r w:rsidRPr="00B461E3">
              <w:sym w:font="Symbol" w:char="F057"/>
            </w:r>
          </w:p>
        </w:tc>
        <w:tc>
          <w:tcPr>
            <w:tcW w:w="2552" w:type="dxa"/>
          </w:tcPr>
          <w:p w14:paraId="32FC9AC7" w14:textId="73B7F470" w:rsidR="00B461E3" w:rsidRPr="00B461E3" w:rsidRDefault="00B461E3" w:rsidP="00A376EC">
            <w:r w:rsidRPr="00B461E3">
              <w:t>24.50k</w:t>
            </w:r>
            <w:r w:rsidRPr="00B461E3">
              <w:sym w:font="Symbol" w:char="F057"/>
            </w:r>
          </w:p>
        </w:tc>
        <w:tc>
          <w:tcPr>
            <w:tcW w:w="1791" w:type="dxa"/>
          </w:tcPr>
          <w:p w14:paraId="3212CB4A" w14:textId="10214320" w:rsidR="00B461E3" w:rsidRPr="00B461E3" w:rsidRDefault="00B461E3" w:rsidP="00A376EC">
            <w:r>
              <w:t>2</w:t>
            </w:r>
            <w:r w:rsidR="008020E8">
              <w:t>.02</w:t>
            </w:r>
          </w:p>
        </w:tc>
      </w:tr>
      <w:tr w:rsidR="00B461E3" w:rsidRPr="00B461E3" w14:paraId="3BC1AC85" w14:textId="160DAEAD" w:rsidTr="00B461E3">
        <w:tc>
          <w:tcPr>
            <w:tcW w:w="2212" w:type="dxa"/>
          </w:tcPr>
          <w:p w14:paraId="3A4F7977" w14:textId="2BD72312" w:rsidR="00B461E3" w:rsidRPr="00B461E3" w:rsidRDefault="00B461E3" w:rsidP="00A376EC">
            <w:r w:rsidRPr="00B461E3">
              <w:t>GND to A2</w:t>
            </w:r>
          </w:p>
        </w:tc>
        <w:tc>
          <w:tcPr>
            <w:tcW w:w="2461" w:type="dxa"/>
          </w:tcPr>
          <w:p w14:paraId="15F39D8E" w14:textId="6E667571" w:rsidR="00B461E3" w:rsidRPr="00B461E3" w:rsidRDefault="00B461E3" w:rsidP="00A376EC">
            <w:r w:rsidRPr="00B461E3">
              <w:t>30k</w:t>
            </w:r>
            <w:r w:rsidRPr="00B461E3">
              <w:sym w:font="Symbol" w:char="F057"/>
            </w:r>
          </w:p>
        </w:tc>
        <w:tc>
          <w:tcPr>
            <w:tcW w:w="2552" w:type="dxa"/>
          </w:tcPr>
          <w:p w14:paraId="3DF00376" w14:textId="44F485A5" w:rsidR="00B461E3" w:rsidRPr="00B461E3" w:rsidRDefault="00B461E3" w:rsidP="00A376EC">
            <w:r w:rsidRPr="00B461E3">
              <w:t>29.42k</w:t>
            </w:r>
            <w:r w:rsidRPr="00B461E3">
              <w:sym w:font="Symbol" w:char="F057"/>
            </w:r>
          </w:p>
        </w:tc>
        <w:tc>
          <w:tcPr>
            <w:tcW w:w="1791" w:type="dxa"/>
          </w:tcPr>
          <w:p w14:paraId="25F2DFB1" w14:textId="6718D739" w:rsidR="00B461E3" w:rsidRPr="00B461E3" w:rsidRDefault="00B461E3" w:rsidP="00A376EC">
            <w:r>
              <w:t>1.9</w:t>
            </w:r>
            <w:r w:rsidR="008020E8">
              <w:t>5</w:t>
            </w:r>
          </w:p>
        </w:tc>
      </w:tr>
      <w:tr w:rsidR="00B461E3" w:rsidRPr="00B461E3" w14:paraId="07396092" w14:textId="717C4FA8" w:rsidTr="00B461E3">
        <w:tc>
          <w:tcPr>
            <w:tcW w:w="2212" w:type="dxa"/>
          </w:tcPr>
          <w:p w14:paraId="10043E50" w14:textId="17AA6732" w:rsidR="00B461E3" w:rsidRPr="00B461E3" w:rsidRDefault="00B461E3" w:rsidP="00A376EC">
            <w:r w:rsidRPr="00B461E3">
              <w:t>GND to A3</w:t>
            </w:r>
          </w:p>
        </w:tc>
        <w:tc>
          <w:tcPr>
            <w:tcW w:w="2461" w:type="dxa"/>
          </w:tcPr>
          <w:p w14:paraId="0DD74E4B" w14:textId="491781FB" w:rsidR="00B461E3" w:rsidRPr="00B461E3" w:rsidRDefault="00B461E3" w:rsidP="00A376EC">
            <w:r w:rsidRPr="00B461E3">
              <w:t>3</w:t>
            </w:r>
            <w:r>
              <w:t>5</w:t>
            </w:r>
            <w:r w:rsidRPr="00B461E3">
              <w:t>k</w:t>
            </w:r>
            <w:r w:rsidRPr="00B461E3">
              <w:sym w:font="Symbol" w:char="F057"/>
            </w:r>
          </w:p>
        </w:tc>
        <w:tc>
          <w:tcPr>
            <w:tcW w:w="2552" w:type="dxa"/>
          </w:tcPr>
          <w:p w14:paraId="17E354D0" w14:textId="1A72F105" w:rsidR="00B461E3" w:rsidRPr="00B461E3" w:rsidRDefault="00B461E3" w:rsidP="00A376EC">
            <w:r w:rsidRPr="00B461E3">
              <w:t>34.28k</w:t>
            </w:r>
            <w:r w:rsidRPr="00B461E3">
              <w:sym w:font="Symbol" w:char="F057"/>
            </w:r>
          </w:p>
        </w:tc>
        <w:tc>
          <w:tcPr>
            <w:tcW w:w="1791" w:type="dxa"/>
          </w:tcPr>
          <w:p w14:paraId="4908CF60" w14:textId="21D46D27" w:rsidR="00B461E3" w:rsidRPr="00B461E3" w:rsidRDefault="00B461E3" w:rsidP="00A376EC">
            <w:r>
              <w:t>2.</w:t>
            </w:r>
            <w:r w:rsidR="008020E8">
              <w:t>08</w:t>
            </w:r>
          </w:p>
        </w:tc>
      </w:tr>
      <w:tr w:rsidR="00B461E3" w:rsidRPr="00B461E3" w14:paraId="188B6CB0" w14:textId="72086CB7" w:rsidTr="00B461E3">
        <w:tc>
          <w:tcPr>
            <w:tcW w:w="2212" w:type="dxa"/>
          </w:tcPr>
          <w:p w14:paraId="3F3A6C93" w14:textId="2E0700B3" w:rsidR="00B461E3" w:rsidRPr="00B461E3" w:rsidRDefault="00B461E3" w:rsidP="00A376EC">
            <w:r w:rsidRPr="00B461E3">
              <w:t>GND to A4</w:t>
            </w:r>
          </w:p>
        </w:tc>
        <w:tc>
          <w:tcPr>
            <w:tcW w:w="2461" w:type="dxa"/>
          </w:tcPr>
          <w:p w14:paraId="3F640B55" w14:textId="4F62D6BC" w:rsidR="00B461E3" w:rsidRPr="00B461E3" w:rsidRDefault="00B461E3" w:rsidP="00A376EC">
            <w:r w:rsidRPr="00B461E3">
              <w:t>40k</w:t>
            </w:r>
            <w:r w:rsidRPr="00B461E3">
              <w:sym w:font="Symbol" w:char="F057"/>
            </w:r>
          </w:p>
        </w:tc>
        <w:tc>
          <w:tcPr>
            <w:tcW w:w="2552" w:type="dxa"/>
          </w:tcPr>
          <w:p w14:paraId="7C13A41A" w14:textId="55AF494D" w:rsidR="00B461E3" w:rsidRPr="00B461E3" w:rsidRDefault="00B461E3" w:rsidP="00A376EC">
            <w:r w:rsidRPr="00B461E3">
              <w:t>39.20k</w:t>
            </w:r>
            <w:r w:rsidRPr="00B461E3">
              <w:sym w:font="Symbol" w:char="F057"/>
            </w:r>
          </w:p>
        </w:tc>
        <w:tc>
          <w:tcPr>
            <w:tcW w:w="1791" w:type="dxa"/>
          </w:tcPr>
          <w:p w14:paraId="483F9653" w14:textId="14EE532E" w:rsidR="00B461E3" w:rsidRPr="00B461E3" w:rsidRDefault="00B461E3" w:rsidP="00A376EC">
            <w:r>
              <w:t>2</w:t>
            </w:r>
            <w:r w:rsidR="008020E8">
              <w:t>.02</w:t>
            </w:r>
          </w:p>
        </w:tc>
      </w:tr>
      <w:tr w:rsidR="00B461E3" w:rsidRPr="00B461E3" w14:paraId="6BCB7ECA" w14:textId="4A76D315" w:rsidTr="00B461E3">
        <w:tc>
          <w:tcPr>
            <w:tcW w:w="2212" w:type="dxa"/>
          </w:tcPr>
          <w:p w14:paraId="37D55D80" w14:textId="26434480" w:rsidR="00B461E3" w:rsidRPr="00B461E3" w:rsidRDefault="00B461E3" w:rsidP="00A376EC">
            <w:r w:rsidRPr="00B461E3">
              <w:t>GND to A5</w:t>
            </w:r>
          </w:p>
        </w:tc>
        <w:tc>
          <w:tcPr>
            <w:tcW w:w="2461" w:type="dxa"/>
          </w:tcPr>
          <w:p w14:paraId="0F70CEDF" w14:textId="6F5D87E5" w:rsidR="00B461E3" w:rsidRPr="00B461E3" w:rsidRDefault="00B461E3" w:rsidP="00A376EC">
            <w:r w:rsidRPr="00B461E3">
              <w:t>45k</w:t>
            </w:r>
            <w:r w:rsidRPr="00B461E3">
              <w:sym w:font="Symbol" w:char="F057"/>
            </w:r>
          </w:p>
        </w:tc>
        <w:tc>
          <w:tcPr>
            <w:tcW w:w="2552" w:type="dxa"/>
          </w:tcPr>
          <w:p w14:paraId="75BCEC8B" w14:textId="6600C03B" w:rsidR="00B461E3" w:rsidRPr="00B461E3" w:rsidRDefault="00B461E3" w:rsidP="00A376EC">
            <w:r w:rsidRPr="00B461E3">
              <w:t>44.10k</w:t>
            </w:r>
            <w:r w:rsidRPr="00B461E3">
              <w:sym w:font="Symbol" w:char="F057"/>
            </w:r>
          </w:p>
        </w:tc>
        <w:tc>
          <w:tcPr>
            <w:tcW w:w="1791" w:type="dxa"/>
          </w:tcPr>
          <w:p w14:paraId="4B8C99CE" w14:textId="72299AB4" w:rsidR="00B461E3" w:rsidRPr="00B461E3" w:rsidRDefault="00B461E3" w:rsidP="00A376EC">
            <w:r>
              <w:t>2</w:t>
            </w:r>
            <w:r w:rsidR="008020E8">
              <w:t>.02</w:t>
            </w:r>
          </w:p>
        </w:tc>
      </w:tr>
      <w:tr w:rsidR="00B461E3" w:rsidRPr="00B461E3" w14:paraId="7EBDAE67" w14:textId="6BF5511F" w:rsidTr="00B461E3">
        <w:tc>
          <w:tcPr>
            <w:tcW w:w="2212" w:type="dxa"/>
          </w:tcPr>
          <w:p w14:paraId="78CBF39B" w14:textId="25087D44" w:rsidR="00B461E3" w:rsidRPr="00B461E3" w:rsidRDefault="00B461E3" w:rsidP="00A376EC">
            <w:r w:rsidRPr="00B461E3">
              <w:t>GND to A6</w:t>
            </w:r>
          </w:p>
        </w:tc>
        <w:tc>
          <w:tcPr>
            <w:tcW w:w="2461" w:type="dxa"/>
          </w:tcPr>
          <w:p w14:paraId="434D74A0" w14:textId="34EB5D34" w:rsidR="00B461E3" w:rsidRPr="00B461E3" w:rsidRDefault="00B461E3" w:rsidP="00A376EC">
            <w:r w:rsidRPr="00B461E3">
              <w:t>50k</w:t>
            </w:r>
            <w:r w:rsidRPr="00B461E3">
              <w:sym w:font="Symbol" w:char="F057"/>
            </w:r>
          </w:p>
        </w:tc>
        <w:tc>
          <w:tcPr>
            <w:tcW w:w="2552" w:type="dxa"/>
          </w:tcPr>
          <w:p w14:paraId="0D7FE696" w14:textId="683DF075" w:rsidR="00B461E3" w:rsidRPr="00B461E3" w:rsidRDefault="00B461E3" w:rsidP="00A376EC">
            <w:r w:rsidRPr="00B461E3">
              <w:t>49.01k</w:t>
            </w:r>
            <w:r w:rsidRPr="00B461E3">
              <w:sym w:font="Symbol" w:char="F057"/>
            </w:r>
          </w:p>
        </w:tc>
        <w:tc>
          <w:tcPr>
            <w:tcW w:w="1791" w:type="dxa"/>
          </w:tcPr>
          <w:p w14:paraId="3D35F192" w14:textId="4120D7F6" w:rsidR="00B461E3" w:rsidRPr="00B461E3" w:rsidRDefault="00B461E3" w:rsidP="00A376EC">
            <w:r>
              <w:t>1.9</w:t>
            </w:r>
            <w:r w:rsidR="008020E8">
              <w:t>9</w:t>
            </w:r>
          </w:p>
        </w:tc>
      </w:tr>
      <w:tr w:rsidR="00B461E3" w:rsidRPr="00B461E3" w14:paraId="36D32093" w14:textId="598149AD" w:rsidTr="00B461E3">
        <w:tc>
          <w:tcPr>
            <w:tcW w:w="2212" w:type="dxa"/>
          </w:tcPr>
          <w:p w14:paraId="6969B044" w14:textId="749F9ED4" w:rsidR="00B461E3" w:rsidRPr="00B461E3" w:rsidRDefault="00B461E3" w:rsidP="00A376EC">
            <w:r w:rsidRPr="00B461E3">
              <w:t>GND to A7</w:t>
            </w:r>
          </w:p>
        </w:tc>
        <w:tc>
          <w:tcPr>
            <w:tcW w:w="2461" w:type="dxa"/>
          </w:tcPr>
          <w:p w14:paraId="169C1BBD" w14:textId="32A0B293" w:rsidR="00B461E3" w:rsidRPr="00B461E3" w:rsidRDefault="00B461E3" w:rsidP="00A376EC">
            <w:r w:rsidRPr="00B461E3">
              <w:t>55k</w:t>
            </w:r>
            <w:r w:rsidRPr="00B461E3">
              <w:sym w:font="Symbol" w:char="F057"/>
            </w:r>
          </w:p>
        </w:tc>
        <w:tc>
          <w:tcPr>
            <w:tcW w:w="2552" w:type="dxa"/>
          </w:tcPr>
          <w:p w14:paraId="7DE0DEE0" w14:textId="1F594CF8" w:rsidR="00B461E3" w:rsidRPr="00B461E3" w:rsidRDefault="00B461E3" w:rsidP="00B461E3">
            <w:pPr>
              <w:keepNext/>
            </w:pPr>
            <w:r w:rsidRPr="00B461E3">
              <w:t>53.98k</w:t>
            </w:r>
            <w:r w:rsidRPr="00B461E3">
              <w:sym w:font="Symbol" w:char="F057"/>
            </w:r>
          </w:p>
        </w:tc>
        <w:tc>
          <w:tcPr>
            <w:tcW w:w="1791" w:type="dxa"/>
          </w:tcPr>
          <w:p w14:paraId="4FF4514E" w14:textId="3054EA56" w:rsidR="00B461E3" w:rsidRPr="00B461E3" w:rsidRDefault="00B461E3" w:rsidP="00B461E3">
            <w:pPr>
              <w:keepNext/>
            </w:pPr>
            <w:r>
              <w:t>1.</w:t>
            </w:r>
            <w:r w:rsidR="008020E8">
              <w:t>87</w:t>
            </w:r>
          </w:p>
        </w:tc>
      </w:tr>
    </w:tbl>
    <w:p w14:paraId="6EF232B2" w14:textId="1EB31A62" w:rsidR="00A376EC" w:rsidRDefault="00B461E3" w:rsidP="00B461E3">
      <w:pPr>
        <w:pStyle w:val="Caption"/>
        <w:jc w:val="center"/>
      </w:pPr>
      <w:r>
        <w:t xml:space="preserve">Table </w:t>
      </w:r>
      <w:fldSimple w:instr=" SEQ Table \* ARABIC ">
        <w:r w:rsidR="00B237C2">
          <w:rPr>
            <w:noProof/>
          </w:rPr>
          <w:t>6</w:t>
        </w:r>
      </w:fldSimple>
      <w:r>
        <w:t>: Measured and calculated resistances across R2R ladder</w:t>
      </w:r>
    </w:p>
    <w:p w14:paraId="48204833" w14:textId="77777777" w:rsidR="005B1605" w:rsidRPr="005B1605"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B461E3" w14:paraId="1CA059CD" w14:textId="77777777" w:rsidTr="009455F6">
        <w:tc>
          <w:tcPr>
            <w:tcW w:w="2212" w:type="dxa"/>
          </w:tcPr>
          <w:p w14:paraId="2274430C" w14:textId="1D8A9774" w:rsidR="00B461E3" w:rsidRPr="00B461E3" w:rsidRDefault="00B461E3" w:rsidP="009455F6">
            <w:pPr>
              <w:rPr>
                <w:b/>
                <w:bCs/>
              </w:rPr>
            </w:pPr>
            <w:r w:rsidRPr="00B461E3">
              <w:rPr>
                <w:b/>
                <w:bCs/>
              </w:rPr>
              <w:t xml:space="preserve">Test Point </w:t>
            </w:r>
            <w:r>
              <w:rPr>
                <w:b/>
                <w:bCs/>
              </w:rPr>
              <w:t>2</w:t>
            </w:r>
          </w:p>
        </w:tc>
        <w:tc>
          <w:tcPr>
            <w:tcW w:w="2461" w:type="dxa"/>
          </w:tcPr>
          <w:p w14:paraId="613CD556" w14:textId="77777777" w:rsidR="00B461E3" w:rsidRPr="00B461E3" w:rsidRDefault="00B461E3" w:rsidP="009455F6">
            <w:pPr>
              <w:rPr>
                <w:b/>
                <w:bCs/>
              </w:rPr>
            </w:pPr>
            <w:r w:rsidRPr="00B461E3">
              <w:rPr>
                <w:b/>
                <w:bCs/>
              </w:rPr>
              <w:t>Calculated Value</w:t>
            </w:r>
          </w:p>
        </w:tc>
        <w:tc>
          <w:tcPr>
            <w:tcW w:w="2552" w:type="dxa"/>
          </w:tcPr>
          <w:p w14:paraId="75D123FF" w14:textId="77777777" w:rsidR="00B461E3" w:rsidRPr="00B461E3" w:rsidRDefault="00B461E3" w:rsidP="009455F6">
            <w:pPr>
              <w:rPr>
                <w:b/>
                <w:bCs/>
              </w:rPr>
            </w:pPr>
            <w:r w:rsidRPr="00B461E3">
              <w:rPr>
                <w:b/>
                <w:bCs/>
              </w:rPr>
              <w:t>Measured Val</w:t>
            </w:r>
            <w:r>
              <w:rPr>
                <w:b/>
                <w:bCs/>
              </w:rPr>
              <w:t>u</w:t>
            </w:r>
            <w:r w:rsidRPr="00B461E3">
              <w:rPr>
                <w:b/>
                <w:bCs/>
              </w:rPr>
              <w:t>e</w:t>
            </w:r>
          </w:p>
        </w:tc>
        <w:tc>
          <w:tcPr>
            <w:tcW w:w="1791" w:type="dxa"/>
          </w:tcPr>
          <w:p w14:paraId="735EF315" w14:textId="77777777" w:rsidR="00B461E3" w:rsidRPr="00B461E3" w:rsidRDefault="00B461E3" w:rsidP="009455F6">
            <w:pPr>
              <w:rPr>
                <w:b/>
                <w:bCs/>
              </w:rPr>
            </w:pPr>
            <w:r>
              <w:rPr>
                <w:b/>
                <w:bCs/>
              </w:rPr>
              <w:t>Difference (%)</w:t>
            </w:r>
          </w:p>
        </w:tc>
      </w:tr>
      <w:tr w:rsidR="00B461E3" w:rsidRPr="00B461E3" w14:paraId="6CBD9754" w14:textId="77777777" w:rsidTr="009455F6">
        <w:tc>
          <w:tcPr>
            <w:tcW w:w="2212" w:type="dxa"/>
          </w:tcPr>
          <w:p w14:paraId="4EA1D9F9" w14:textId="4DEA6E21" w:rsidR="00B461E3" w:rsidRPr="00B461E3" w:rsidRDefault="00B461E3" w:rsidP="00B461E3">
            <w:r>
              <w:t>A0</w:t>
            </w:r>
            <w:r w:rsidRPr="00B461E3">
              <w:t xml:space="preserve"> to A1</w:t>
            </w:r>
          </w:p>
        </w:tc>
        <w:tc>
          <w:tcPr>
            <w:tcW w:w="2461" w:type="dxa"/>
          </w:tcPr>
          <w:p w14:paraId="323410C1" w14:textId="021A13D1" w:rsidR="00B461E3" w:rsidRPr="00B461E3" w:rsidRDefault="00B461E3" w:rsidP="00B461E3">
            <w:r w:rsidRPr="00B461E3">
              <w:t>2</w:t>
            </w:r>
            <w:r w:rsidR="008020E8">
              <w:t>5</w:t>
            </w:r>
            <w:r w:rsidRPr="00B461E3">
              <w:t>k</w:t>
            </w:r>
            <w:r w:rsidRPr="00B461E3">
              <w:sym w:font="Symbol" w:char="F057"/>
            </w:r>
          </w:p>
        </w:tc>
        <w:tc>
          <w:tcPr>
            <w:tcW w:w="2552" w:type="dxa"/>
          </w:tcPr>
          <w:p w14:paraId="12739A27" w14:textId="4CF02CF8" w:rsidR="00B461E3" w:rsidRPr="00B461E3" w:rsidRDefault="008020E8" w:rsidP="00B461E3">
            <w:r w:rsidRPr="00B461E3">
              <w:t>24.</w:t>
            </w:r>
            <w:r>
              <w:t>49</w:t>
            </w:r>
            <w:r w:rsidRPr="00B461E3">
              <w:t>k</w:t>
            </w:r>
            <w:r w:rsidRPr="00B461E3">
              <w:sym w:font="Symbol" w:char="F057"/>
            </w:r>
          </w:p>
        </w:tc>
        <w:tc>
          <w:tcPr>
            <w:tcW w:w="1791" w:type="dxa"/>
          </w:tcPr>
          <w:p w14:paraId="77ED7C11" w14:textId="724B285A" w:rsidR="00B461E3" w:rsidRPr="00B461E3" w:rsidRDefault="008020E8" w:rsidP="00B461E3">
            <w:r>
              <w:t>2.06</w:t>
            </w:r>
          </w:p>
        </w:tc>
      </w:tr>
      <w:tr w:rsidR="00B461E3" w:rsidRPr="00B461E3" w14:paraId="0C0CC1C4" w14:textId="77777777" w:rsidTr="009455F6">
        <w:tc>
          <w:tcPr>
            <w:tcW w:w="2212" w:type="dxa"/>
          </w:tcPr>
          <w:p w14:paraId="406354CC" w14:textId="6C6A5D70" w:rsidR="00B461E3" w:rsidRPr="00B461E3" w:rsidRDefault="00B461E3" w:rsidP="00B461E3">
            <w:r w:rsidRPr="00B461E3">
              <w:t>A1 to A2</w:t>
            </w:r>
          </w:p>
        </w:tc>
        <w:tc>
          <w:tcPr>
            <w:tcW w:w="2461" w:type="dxa"/>
          </w:tcPr>
          <w:p w14:paraId="3DB8E383" w14:textId="77777777" w:rsidR="00B461E3" w:rsidRPr="00B461E3" w:rsidRDefault="00B461E3" w:rsidP="00B461E3">
            <w:r w:rsidRPr="00B461E3">
              <w:t>25k</w:t>
            </w:r>
            <w:r w:rsidRPr="00B461E3">
              <w:sym w:font="Symbol" w:char="F057"/>
            </w:r>
          </w:p>
        </w:tc>
        <w:tc>
          <w:tcPr>
            <w:tcW w:w="2552" w:type="dxa"/>
          </w:tcPr>
          <w:p w14:paraId="78FCE46A" w14:textId="2C603AE1" w:rsidR="00B461E3" w:rsidRPr="00B461E3" w:rsidRDefault="00B461E3" w:rsidP="00B461E3">
            <w:r w:rsidRPr="00B461E3">
              <w:t>24.</w:t>
            </w:r>
            <w:r w:rsidR="008020E8">
              <w:t>42</w:t>
            </w:r>
            <w:r w:rsidRPr="00B461E3">
              <w:t>k</w:t>
            </w:r>
            <w:r w:rsidRPr="00B461E3">
              <w:sym w:font="Symbol" w:char="F057"/>
            </w:r>
          </w:p>
        </w:tc>
        <w:tc>
          <w:tcPr>
            <w:tcW w:w="1791" w:type="dxa"/>
          </w:tcPr>
          <w:p w14:paraId="18D3AFD2" w14:textId="28B3AE8F" w:rsidR="00B461E3" w:rsidRPr="00B461E3" w:rsidRDefault="00B461E3" w:rsidP="00B461E3">
            <w:r>
              <w:t>2</w:t>
            </w:r>
            <w:r w:rsidR="008020E8">
              <w:t>.34</w:t>
            </w:r>
          </w:p>
        </w:tc>
      </w:tr>
      <w:tr w:rsidR="00B461E3" w:rsidRPr="00B461E3" w14:paraId="1E72F4CB" w14:textId="77777777" w:rsidTr="009455F6">
        <w:tc>
          <w:tcPr>
            <w:tcW w:w="2212" w:type="dxa"/>
          </w:tcPr>
          <w:p w14:paraId="607231B3" w14:textId="0DEE8A3D" w:rsidR="00B461E3" w:rsidRPr="00B461E3" w:rsidRDefault="00B461E3" w:rsidP="00B461E3">
            <w:r w:rsidRPr="00B461E3">
              <w:t>A2</w:t>
            </w:r>
            <w:r>
              <w:t xml:space="preserve"> </w:t>
            </w:r>
            <w:r w:rsidRPr="00B461E3">
              <w:t>to A3</w:t>
            </w:r>
          </w:p>
        </w:tc>
        <w:tc>
          <w:tcPr>
            <w:tcW w:w="2461" w:type="dxa"/>
          </w:tcPr>
          <w:p w14:paraId="17E99465" w14:textId="4B5BFC28" w:rsidR="00B461E3" w:rsidRPr="00B461E3" w:rsidRDefault="008020E8" w:rsidP="00B461E3">
            <w:r w:rsidRPr="00B461E3">
              <w:t>25k</w:t>
            </w:r>
            <w:r w:rsidRPr="00B461E3">
              <w:sym w:font="Symbol" w:char="F057"/>
            </w:r>
          </w:p>
        </w:tc>
        <w:tc>
          <w:tcPr>
            <w:tcW w:w="2552" w:type="dxa"/>
          </w:tcPr>
          <w:p w14:paraId="76EE9D89" w14:textId="0D355377" w:rsidR="00B461E3" w:rsidRPr="00B461E3" w:rsidRDefault="008020E8" w:rsidP="00B461E3">
            <w:r w:rsidRPr="00B461E3">
              <w:t>24.</w:t>
            </w:r>
            <w:r>
              <w:t>41</w:t>
            </w:r>
            <w:r w:rsidRPr="00B461E3">
              <w:t>k</w:t>
            </w:r>
            <w:r w:rsidRPr="00B461E3">
              <w:sym w:font="Symbol" w:char="F057"/>
            </w:r>
          </w:p>
        </w:tc>
        <w:tc>
          <w:tcPr>
            <w:tcW w:w="1791" w:type="dxa"/>
          </w:tcPr>
          <w:p w14:paraId="3B1E8F79" w14:textId="4B97600A" w:rsidR="00B461E3" w:rsidRPr="00B461E3" w:rsidRDefault="008020E8" w:rsidP="00B461E3">
            <w:r>
              <w:t>2.38</w:t>
            </w:r>
          </w:p>
        </w:tc>
      </w:tr>
      <w:tr w:rsidR="00B461E3" w:rsidRPr="00B461E3" w14:paraId="2FBDC061" w14:textId="77777777" w:rsidTr="009455F6">
        <w:tc>
          <w:tcPr>
            <w:tcW w:w="2212" w:type="dxa"/>
          </w:tcPr>
          <w:p w14:paraId="3B25CF70" w14:textId="2624D836" w:rsidR="00B461E3" w:rsidRPr="00B461E3" w:rsidRDefault="00B461E3" w:rsidP="00B461E3">
            <w:r w:rsidRPr="00B461E3">
              <w:t>A3 to A4</w:t>
            </w:r>
          </w:p>
        </w:tc>
        <w:tc>
          <w:tcPr>
            <w:tcW w:w="2461" w:type="dxa"/>
          </w:tcPr>
          <w:p w14:paraId="3493BE4D" w14:textId="578A2830" w:rsidR="00B461E3" w:rsidRPr="00B461E3" w:rsidRDefault="008020E8" w:rsidP="00B461E3">
            <w:r w:rsidRPr="00B461E3">
              <w:t>25k</w:t>
            </w:r>
            <w:r w:rsidRPr="00B461E3">
              <w:sym w:font="Symbol" w:char="F057"/>
            </w:r>
          </w:p>
        </w:tc>
        <w:tc>
          <w:tcPr>
            <w:tcW w:w="2552" w:type="dxa"/>
          </w:tcPr>
          <w:p w14:paraId="22F855CF" w14:textId="2A8E5926" w:rsidR="00B461E3" w:rsidRPr="00B461E3" w:rsidRDefault="008020E8" w:rsidP="00B461E3">
            <w:r w:rsidRPr="00B461E3">
              <w:t>24.</w:t>
            </w:r>
            <w:r>
              <w:t>41</w:t>
            </w:r>
            <w:r w:rsidRPr="00B461E3">
              <w:t>k</w:t>
            </w:r>
            <w:r w:rsidRPr="00B461E3">
              <w:sym w:font="Symbol" w:char="F057"/>
            </w:r>
          </w:p>
        </w:tc>
        <w:tc>
          <w:tcPr>
            <w:tcW w:w="1791" w:type="dxa"/>
          </w:tcPr>
          <w:p w14:paraId="2C00A4C4" w14:textId="0BF90038" w:rsidR="00B461E3" w:rsidRPr="00B461E3" w:rsidRDefault="008020E8" w:rsidP="00B461E3">
            <w:r>
              <w:t>2.38</w:t>
            </w:r>
          </w:p>
        </w:tc>
      </w:tr>
      <w:tr w:rsidR="00B461E3" w:rsidRPr="00B461E3" w14:paraId="4F9EB100" w14:textId="77777777" w:rsidTr="009455F6">
        <w:tc>
          <w:tcPr>
            <w:tcW w:w="2212" w:type="dxa"/>
          </w:tcPr>
          <w:p w14:paraId="1D8A2687" w14:textId="5DECD6FA" w:rsidR="00B461E3" w:rsidRPr="00B461E3" w:rsidRDefault="00B461E3" w:rsidP="00B461E3">
            <w:r w:rsidRPr="00B461E3">
              <w:t>A4 to A5</w:t>
            </w:r>
          </w:p>
        </w:tc>
        <w:tc>
          <w:tcPr>
            <w:tcW w:w="2461" w:type="dxa"/>
          </w:tcPr>
          <w:p w14:paraId="57F4C1FD" w14:textId="004A6237" w:rsidR="00B461E3" w:rsidRPr="00B461E3" w:rsidRDefault="008020E8" w:rsidP="00B461E3">
            <w:r w:rsidRPr="00B461E3">
              <w:t>25k</w:t>
            </w:r>
            <w:r w:rsidRPr="00B461E3">
              <w:sym w:font="Symbol" w:char="F057"/>
            </w:r>
          </w:p>
        </w:tc>
        <w:tc>
          <w:tcPr>
            <w:tcW w:w="2552" w:type="dxa"/>
          </w:tcPr>
          <w:p w14:paraId="63C2E28C" w14:textId="1956331E" w:rsidR="00B461E3" w:rsidRPr="00B461E3" w:rsidRDefault="008020E8" w:rsidP="00B461E3">
            <w:r w:rsidRPr="00B461E3">
              <w:t>24.</w:t>
            </w:r>
            <w:r>
              <w:t>43</w:t>
            </w:r>
            <w:r w:rsidRPr="00B461E3">
              <w:t>k</w:t>
            </w:r>
            <w:r w:rsidRPr="00B461E3">
              <w:sym w:font="Symbol" w:char="F057"/>
            </w:r>
          </w:p>
        </w:tc>
        <w:tc>
          <w:tcPr>
            <w:tcW w:w="1791" w:type="dxa"/>
          </w:tcPr>
          <w:p w14:paraId="4679F451" w14:textId="5539F6F3" w:rsidR="00B461E3" w:rsidRPr="00B461E3" w:rsidRDefault="00B461E3" w:rsidP="00B461E3">
            <w:r>
              <w:t>2</w:t>
            </w:r>
            <w:r w:rsidR="008020E8">
              <w:t>.31</w:t>
            </w:r>
          </w:p>
        </w:tc>
      </w:tr>
      <w:tr w:rsidR="00B461E3" w:rsidRPr="00B461E3" w14:paraId="55C0134F" w14:textId="77777777" w:rsidTr="009455F6">
        <w:tc>
          <w:tcPr>
            <w:tcW w:w="2212" w:type="dxa"/>
          </w:tcPr>
          <w:p w14:paraId="15F92438" w14:textId="35362393" w:rsidR="00B461E3" w:rsidRPr="00B461E3" w:rsidRDefault="00B461E3" w:rsidP="00B461E3">
            <w:r w:rsidRPr="00B461E3">
              <w:t>A5 to A6</w:t>
            </w:r>
          </w:p>
        </w:tc>
        <w:tc>
          <w:tcPr>
            <w:tcW w:w="2461" w:type="dxa"/>
          </w:tcPr>
          <w:p w14:paraId="11EF3C4F" w14:textId="514C2D26" w:rsidR="00B461E3" w:rsidRPr="00B461E3" w:rsidRDefault="008020E8" w:rsidP="00B461E3">
            <w:r w:rsidRPr="00B461E3">
              <w:t>25k</w:t>
            </w:r>
            <w:r w:rsidRPr="00B461E3">
              <w:sym w:font="Symbol" w:char="F057"/>
            </w:r>
          </w:p>
        </w:tc>
        <w:tc>
          <w:tcPr>
            <w:tcW w:w="2552" w:type="dxa"/>
          </w:tcPr>
          <w:p w14:paraId="21E94C83" w14:textId="145D5B11" w:rsidR="00B461E3" w:rsidRPr="00B461E3" w:rsidRDefault="008020E8" w:rsidP="00B461E3">
            <w:r w:rsidRPr="00B461E3">
              <w:t>24.</w:t>
            </w:r>
            <w:r>
              <w:t>42</w:t>
            </w:r>
            <w:r w:rsidRPr="00B461E3">
              <w:t>k</w:t>
            </w:r>
            <w:r w:rsidRPr="00B461E3">
              <w:sym w:font="Symbol" w:char="F057"/>
            </w:r>
          </w:p>
        </w:tc>
        <w:tc>
          <w:tcPr>
            <w:tcW w:w="1791" w:type="dxa"/>
          </w:tcPr>
          <w:p w14:paraId="0E28FEB5" w14:textId="43011A0A" w:rsidR="00B461E3" w:rsidRPr="00B461E3" w:rsidRDefault="00B461E3" w:rsidP="00B461E3">
            <w:r>
              <w:t>2</w:t>
            </w:r>
            <w:r w:rsidR="008020E8">
              <w:t>.23</w:t>
            </w:r>
          </w:p>
        </w:tc>
      </w:tr>
      <w:tr w:rsidR="00B461E3" w:rsidRPr="00B461E3" w14:paraId="1C48DEE4" w14:textId="77777777" w:rsidTr="009455F6">
        <w:tc>
          <w:tcPr>
            <w:tcW w:w="2212" w:type="dxa"/>
          </w:tcPr>
          <w:p w14:paraId="44B1A852" w14:textId="512675E1" w:rsidR="00B461E3" w:rsidRPr="00B461E3" w:rsidRDefault="00B461E3" w:rsidP="00B461E3">
            <w:r w:rsidRPr="00B461E3">
              <w:t>A6 to A7</w:t>
            </w:r>
          </w:p>
        </w:tc>
        <w:tc>
          <w:tcPr>
            <w:tcW w:w="2461" w:type="dxa"/>
          </w:tcPr>
          <w:p w14:paraId="6E933DD5" w14:textId="58B166E9" w:rsidR="00B461E3" w:rsidRPr="00B461E3" w:rsidRDefault="008020E8" w:rsidP="00B461E3">
            <w:r w:rsidRPr="00B461E3">
              <w:t>25k</w:t>
            </w:r>
            <w:r w:rsidRPr="00B461E3">
              <w:sym w:font="Symbol" w:char="F057"/>
            </w:r>
          </w:p>
        </w:tc>
        <w:tc>
          <w:tcPr>
            <w:tcW w:w="2552" w:type="dxa"/>
          </w:tcPr>
          <w:p w14:paraId="21B811BC" w14:textId="591E5867" w:rsidR="00B461E3" w:rsidRPr="00B461E3" w:rsidRDefault="008020E8" w:rsidP="00B461E3">
            <w:r w:rsidRPr="00B461E3">
              <w:t>24.</w:t>
            </w:r>
            <w:r>
              <w:t>50</w:t>
            </w:r>
            <w:r w:rsidRPr="00B461E3">
              <w:t>k</w:t>
            </w:r>
            <w:r w:rsidRPr="00B461E3">
              <w:sym w:font="Symbol" w:char="F057"/>
            </w:r>
          </w:p>
        </w:tc>
        <w:tc>
          <w:tcPr>
            <w:tcW w:w="1791" w:type="dxa"/>
          </w:tcPr>
          <w:p w14:paraId="2D8D2ECB" w14:textId="663A3352" w:rsidR="00B461E3" w:rsidRPr="00B461E3" w:rsidRDefault="008020E8" w:rsidP="00B461E3">
            <w:r>
              <w:t>2.02</w:t>
            </w:r>
          </w:p>
        </w:tc>
      </w:tr>
      <w:tr w:rsidR="00B461E3" w:rsidRPr="00B461E3" w14:paraId="6AA4EDB4" w14:textId="77777777" w:rsidTr="009455F6">
        <w:tc>
          <w:tcPr>
            <w:tcW w:w="2212" w:type="dxa"/>
          </w:tcPr>
          <w:p w14:paraId="329B8CB2" w14:textId="431848E4" w:rsidR="00B461E3" w:rsidRPr="00B461E3" w:rsidRDefault="00B461E3" w:rsidP="009455F6">
            <w:r w:rsidRPr="00B461E3">
              <w:t>A7</w:t>
            </w:r>
            <w:r>
              <w:t xml:space="preserve"> </w:t>
            </w:r>
            <w:r w:rsidRPr="00B461E3">
              <w:t>to A0</w:t>
            </w:r>
          </w:p>
        </w:tc>
        <w:tc>
          <w:tcPr>
            <w:tcW w:w="2461" w:type="dxa"/>
          </w:tcPr>
          <w:p w14:paraId="14716787" w14:textId="77777777" w:rsidR="00B461E3" w:rsidRPr="00B461E3" w:rsidRDefault="00B461E3" w:rsidP="009455F6">
            <w:r w:rsidRPr="00B461E3">
              <w:t>55k</w:t>
            </w:r>
            <w:r w:rsidRPr="00B461E3">
              <w:sym w:font="Symbol" w:char="F057"/>
            </w:r>
          </w:p>
        </w:tc>
        <w:tc>
          <w:tcPr>
            <w:tcW w:w="2552" w:type="dxa"/>
          </w:tcPr>
          <w:p w14:paraId="5D9D57DE" w14:textId="18684CC4" w:rsidR="00B461E3" w:rsidRPr="00B461E3" w:rsidRDefault="00B461E3" w:rsidP="009455F6">
            <w:pPr>
              <w:keepNext/>
            </w:pPr>
            <w:r w:rsidRPr="00B461E3">
              <w:t>53.</w:t>
            </w:r>
            <w:r w:rsidR="008020E8">
              <w:t>80</w:t>
            </w:r>
            <w:r w:rsidRPr="00B461E3">
              <w:t>k</w:t>
            </w:r>
            <w:r w:rsidRPr="00B461E3">
              <w:sym w:font="Symbol" w:char="F057"/>
            </w:r>
          </w:p>
        </w:tc>
        <w:tc>
          <w:tcPr>
            <w:tcW w:w="1791" w:type="dxa"/>
          </w:tcPr>
          <w:p w14:paraId="7840D7D5" w14:textId="4D3A4063" w:rsidR="00B461E3" w:rsidRPr="00B461E3" w:rsidRDefault="008020E8" w:rsidP="00B461E3">
            <w:pPr>
              <w:keepNext/>
            </w:pPr>
            <w:r>
              <w:t>2.21</w:t>
            </w:r>
          </w:p>
        </w:tc>
      </w:tr>
    </w:tbl>
    <w:p w14:paraId="1A8A0E11" w14:textId="7182077A" w:rsidR="00B461E3" w:rsidRDefault="00B461E3" w:rsidP="00B461E3">
      <w:pPr>
        <w:pStyle w:val="Caption"/>
        <w:jc w:val="center"/>
      </w:pPr>
      <w:r>
        <w:t xml:space="preserve">Table </w:t>
      </w:r>
      <w:fldSimple w:instr=" SEQ Table \* ARABIC ">
        <w:r w:rsidR="00B237C2">
          <w:rPr>
            <w:noProof/>
          </w:rPr>
          <w:t>7</w:t>
        </w:r>
      </w:fldSimple>
      <w:r>
        <w:t xml:space="preserve">: </w:t>
      </w:r>
      <w:r w:rsidRPr="001E68A7">
        <w:t xml:space="preserve">Measured and calculated resistances </w:t>
      </w:r>
      <w:r>
        <w:t>within</w:t>
      </w:r>
      <w:r w:rsidRPr="001E68A7">
        <w:t xml:space="preserve"> R2R ladder</w:t>
      </w:r>
    </w:p>
    <w:p w14:paraId="0819E9C5" w14:textId="77777777" w:rsidR="00B461E3" w:rsidRPr="00B461E3" w:rsidRDefault="00B461E3" w:rsidP="00B461E3"/>
    <w:p w14:paraId="681255D9" w14:textId="39941868" w:rsidR="00B461E3" w:rsidRDefault="005B1605" w:rsidP="00344619">
      <w:pPr>
        <w:jc w:val="both"/>
      </w:pPr>
      <w:r>
        <w:lastRenderedPageBreak/>
        <w:t>In addition, the output ramp voltage was checked on the oscilloscope to ensure that it was outputting the correct shape and magnitude sawtooth wave. As seen below, the output voltage was found to be a 5V sawtooth wave as expected</w:t>
      </w:r>
      <w:r w:rsidR="001057B1">
        <w:t>, and the step size was found to be approximately 20mV</w:t>
      </w:r>
      <w:r>
        <w:t>:</w:t>
      </w:r>
    </w:p>
    <w:p w14:paraId="741548EB" w14:textId="77777777" w:rsidR="005B1605" w:rsidRDefault="005B1605" w:rsidP="005B1605">
      <w:pPr>
        <w:keepNext/>
        <w:jc w:val="center"/>
      </w:pPr>
      <w:r>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1">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2300E309" w:rsidR="005B1605" w:rsidRDefault="005B1605" w:rsidP="005B1605">
      <w:pPr>
        <w:pStyle w:val="Caption"/>
        <w:jc w:val="center"/>
      </w:pPr>
      <w:r>
        <w:t xml:space="preserve">Figure </w:t>
      </w:r>
      <w:fldSimple w:instr=" SEQ Figure \* ARABIC ">
        <w:r w:rsidR="00B237C2">
          <w:rPr>
            <w:noProof/>
          </w:rPr>
          <w:t>3</w:t>
        </w:r>
      </w:fldSimple>
      <w:r>
        <w:t>: Ramp output of R2R ladder</w:t>
      </w:r>
    </w:p>
    <w:p w14:paraId="0AA3CCCA" w14:textId="77777777" w:rsidR="00517D23" w:rsidRPr="00517D23" w:rsidRDefault="00517D23" w:rsidP="00517D23"/>
    <w:p w14:paraId="0C822669" w14:textId="77777777" w:rsidR="001057B1" w:rsidRDefault="005B1605" w:rsidP="001057B1">
      <w:pPr>
        <w:keepNext/>
        <w:jc w:val="center"/>
      </w:pPr>
      <w:r>
        <w:rPr>
          <w:noProof/>
        </w:rPr>
        <w:lastRenderedPageBreak/>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2">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63074250" w:rsidR="005B1605" w:rsidRPr="005B1605" w:rsidRDefault="001057B1" w:rsidP="001057B1">
      <w:pPr>
        <w:pStyle w:val="Caption"/>
        <w:jc w:val="center"/>
      </w:pPr>
      <w:r>
        <w:t xml:space="preserve">Figure </w:t>
      </w:r>
      <w:fldSimple w:instr=" SEQ Figure \* ARABIC ">
        <w:r w:rsidR="00B237C2">
          <w:rPr>
            <w:noProof/>
          </w:rPr>
          <w:t>4</w:t>
        </w:r>
      </w:fldSimple>
      <w:r>
        <w:t>: Individual step size in ramp output</w:t>
      </w:r>
    </w:p>
    <w:p w14:paraId="67A9F812" w14:textId="17A599C4" w:rsidR="004F5E19" w:rsidRDefault="004F5E19" w:rsidP="00344619">
      <w:pPr>
        <w:jc w:val="both"/>
      </w:pPr>
      <w:r>
        <w:t xml:space="preserve">AC Noise was again measured at this point and found to have increased significantly from 25mV to approx. 60mV with the addition of the R2R ladder to the circuit. </w:t>
      </w:r>
    </w:p>
    <w:p w14:paraId="637D2ADE" w14:textId="68DEDE7D" w:rsidR="00F93590" w:rsidRDefault="00F93590" w:rsidP="003E7545">
      <w:pPr>
        <w:pStyle w:val="Heading2"/>
        <w:jc w:val="both"/>
      </w:pPr>
      <w:bookmarkStart w:id="41" w:name="_Toc11522966"/>
      <w:r>
        <w:t>Compa</w:t>
      </w:r>
      <w:r w:rsidR="00B20965">
        <w:t>r</w:t>
      </w:r>
      <w:r>
        <w:t>ator</w:t>
      </w:r>
      <w:bookmarkEnd w:id="41"/>
      <w:r>
        <w:t xml:space="preserve"> </w:t>
      </w:r>
    </w:p>
    <w:p w14:paraId="490A6103" w14:textId="08EF2ABC" w:rsidR="00546354" w:rsidRDefault="00546354" w:rsidP="00344619">
      <w:pPr>
        <w:jc w:val="both"/>
      </w:pPr>
      <w:r>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Default="00546354" w:rsidP="00344619">
      <w:pPr>
        <w:jc w:val="both"/>
      </w:pPr>
      <w:r>
        <w:t>In addition, the frequency</w:t>
      </w:r>
      <w:r w:rsidR="00F72138">
        <w:t xml:space="preserve">, </w:t>
      </w:r>
      <w:r>
        <w:t>period</w:t>
      </w:r>
      <w:r w:rsidR="00F72138">
        <w:t xml:space="preserve">, and voltage </w:t>
      </w:r>
      <w:r>
        <w:t xml:space="preserve">of the PWM signal was measured and compared to calculated values, and a range of high/low PWM durations were measured for </w:t>
      </w:r>
      <w:r w:rsidR="00F72138">
        <w:t>the test input</w:t>
      </w:r>
      <w:r>
        <w:t xml:space="preserve">. </w:t>
      </w:r>
    </w:p>
    <w:p w14:paraId="011CFBFA" w14:textId="6C9F2B74" w:rsidR="00546354" w:rsidRDefault="00546354" w:rsidP="00344619">
      <w:pPr>
        <w:jc w:val="both"/>
      </w:pPr>
      <w:r>
        <w:t>Finally, the power consumption of the circuit at this point was found to be 0.41W, an increase on the previous value of 0.36W</w:t>
      </w:r>
    </w:p>
    <w:p w14:paraId="3153022B" w14:textId="77777777" w:rsidR="00825DEE" w:rsidRDefault="00825DEE" w:rsidP="00546354"/>
    <w:tbl>
      <w:tblPr>
        <w:tblStyle w:val="TableGrid"/>
        <w:tblW w:w="0" w:type="auto"/>
        <w:tblLook w:val="04A0" w:firstRow="1" w:lastRow="0" w:firstColumn="1" w:lastColumn="0" w:noHBand="0" w:noVBand="1"/>
      </w:tblPr>
      <w:tblGrid>
        <w:gridCol w:w="2233"/>
        <w:gridCol w:w="2352"/>
        <w:gridCol w:w="2385"/>
        <w:gridCol w:w="2046"/>
      </w:tblGrid>
      <w:tr w:rsidR="00546354" w:rsidRPr="00546354" w14:paraId="342D554C" w14:textId="167AFE0F" w:rsidTr="00546354">
        <w:tc>
          <w:tcPr>
            <w:tcW w:w="2233" w:type="dxa"/>
          </w:tcPr>
          <w:p w14:paraId="0E178DB7" w14:textId="312BE2F5" w:rsidR="00546354" w:rsidRPr="00546354" w:rsidRDefault="00546354" w:rsidP="00546354">
            <w:pPr>
              <w:rPr>
                <w:b/>
                <w:bCs/>
              </w:rPr>
            </w:pPr>
            <w:r w:rsidRPr="00546354">
              <w:rPr>
                <w:b/>
                <w:bCs/>
              </w:rPr>
              <w:lastRenderedPageBreak/>
              <w:t>Value</w:t>
            </w:r>
          </w:p>
        </w:tc>
        <w:tc>
          <w:tcPr>
            <w:tcW w:w="2352" w:type="dxa"/>
          </w:tcPr>
          <w:p w14:paraId="38A46E29" w14:textId="4A9FCC50" w:rsidR="00546354" w:rsidRPr="00546354" w:rsidRDefault="00546354" w:rsidP="00546354">
            <w:pPr>
              <w:rPr>
                <w:b/>
                <w:bCs/>
              </w:rPr>
            </w:pPr>
            <w:r w:rsidRPr="00546354">
              <w:rPr>
                <w:b/>
                <w:bCs/>
              </w:rPr>
              <w:t xml:space="preserve">Expected </w:t>
            </w:r>
          </w:p>
        </w:tc>
        <w:tc>
          <w:tcPr>
            <w:tcW w:w="2385" w:type="dxa"/>
          </w:tcPr>
          <w:p w14:paraId="1722FC14" w14:textId="267AE62A" w:rsidR="00546354" w:rsidRPr="00546354" w:rsidRDefault="00546354" w:rsidP="00546354">
            <w:pPr>
              <w:rPr>
                <w:b/>
                <w:bCs/>
              </w:rPr>
            </w:pPr>
            <w:r w:rsidRPr="00546354">
              <w:rPr>
                <w:b/>
                <w:bCs/>
              </w:rPr>
              <w:t xml:space="preserve">Measured </w:t>
            </w:r>
          </w:p>
        </w:tc>
        <w:tc>
          <w:tcPr>
            <w:tcW w:w="2046" w:type="dxa"/>
          </w:tcPr>
          <w:p w14:paraId="07713C3A" w14:textId="0E997279" w:rsidR="00546354" w:rsidRPr="00546354" w:rsidRDefault="00546354" w:rsidP="00546354">
            <w:pPr>
              <w:rPr>
                <w:b/>
                <w:bCs/>
              </w:rPr>
            </w:pPr>
            <w:r w:rsidRPr="00546354">
              <w:rPr>
                <w:b/>
                <w:bCs/>
              </w:rPr>
              <w:t>Difference (%)</w:t>
            </w:r>
          </w:p>
        </w:tc>
      </w:tr>
      <w:tr w:rsidR="00F72138" w14:paraId="3F6033E2" w14:textId="1E202815" w:rsidTr="00546354">
        <w:tc>
          <w:tcPr>
            <w:tcW w:w="2233" w:type="dxa"/>
          </w:tcPr>
          <w:p w14:paraId="4A2E09C5" w14:textId="2D9FE8BE" w:rsidR="00F72138" w:rsidRPr="00F72138" w:rsidRDefault="00F72138" w:rsidP="00F72138">
            <w:pPr>
              <w:rPr>
                <w:vertAlign w:val="subscript"/>
              </w:rPr>
            </w:pPr>
            <w:proofErr w:type="spellStart"/>
            <w:r>
              <w:t>V</w:t>
            </w:r>
            <w:r>
              <w:rPr>
                <w:vertAlign w:val="subscript"/>
              </w:rPr>
              <w:t>sig_min</w:t>
            </w:r>
            <w:proofErr w:type="spellEnd"/>
          </w:p>
        </w:tc>
        <w:tc>
          <w:tcPr>
            <w:tcW w:w="2352" w:type="dxa"/>
          </w:tcPr>
          <w:p w14:paraId="63399724" w14:textId="4FA50C28" w:rsidR="00F72138" w:rsidRDefault="00F72138" w:rsidP="00F72138">
            <w:r>
              <w:t>-------</w:t>
            </w:r>
          </w:p>
        </w:tc>
        <w:tc>
          <w:tcPr>
            <w:tcW w:w="2385" w:type="dxa"/>
          </w:tcPr>
          <w:p w14:paraId="33683258" w14:textId="54B4AD50" w:rsidR="00F72138" w:rsidRDefault="00F72138" w:rsidP="00F72138">
            <w:r>
              <w:t>9mV</w:t>
            </w:r>
          </w:p>
        </w:tc>
        <w:tc>
          <w:tcPr>
            <w:tcW w:w="2046" w:type="dxa"/>
          </w:tcPr>
          <w:p w14:paraId="52AE6B25" w14:textId="3842C866" w:rsidR="00F72138" w:rsidRDefault="00F72138" w:rsidP="00F72138">
            <w:r>
              <w:t>-------</w:t>
            </w:r>
          </w:p>
        </w:tc>
      </w:tr>
      <w:tr w:rsidR="00F72138" w14:paraId="62B7BB10" w14:textId="08514928" w:rsidTr="00546354">
        <w:tc>
          <w:tcPr>
            <w:tcW w:w="2233" w:type="dxa"/>
          </w:tcPr>
          <w:p w14:paraId="68B33DBD" w14:textId="3521B073" w:rsidR="00F72138" w:rsidRDefault="00F72138" w:rsidP="00F72138">
            <w:proofErr w:type="spellStart"/>
            <w:r>
              <w:t>V</w:t>
            </w:r>
            <w:r>
              <w:rPr>
                <w:vertAlign w:val="subscript"/>
              </w:rPr>
              <w:t>sig_max</w:t>
            </w:r>
            <w:proofErr w:type="spellEnd"/>
          </w:p>
        </w:tc>
        <w:tc>
          <w:tcPr>
            <w:tcW w:w="2352" w:type="dxa"/>
          </w:tcPr>
          <w:p w14:paraId="3F54774B" w14:textId="66AEE40A" w:rsidR="00F72138" w:rsidRDefault="00F72138" w:rsidP="00F72138">
            <w:r>
              <w:t>-------</w:t>
            </w:r>
          </w:p>
        </w:tc>
        <w:tc>
          <w:tcPr>
            <w:tcW w:w="2385" w:type="dxa"/>
          </w:tcPr>
          <w:p w14:paraId="267146D9" w14:textId="2FA62C57" w:rsidR="00F72138" w:rsidRDefault="00F72138" w:rsidP="00F72138">
            <w:r>
              <w:t>5.062V</w:t>
            </w:r>
          </w:p>
        </w:tc>
        <w:tc>
          <w:tcPr>
            <w:tcW w:w="2046" w:type="dxa"/>
          </w:tcPr>
          <w:p w14:paraId="3170276C" w14:textId="2470A3BE" w:rsidR="00F72138" w:rsidRDefault="00F72138" w:rsidP="00F72138">
            <w:r>
              <w:t>-------</w:t>
            </w:r>
          </w:p>
        </w:tc>
      </w:tr>
      <w:tr w:rsidR="00F72138" w14:paraId="2195E768" w14:textId="36A5344D" w:rsidTr="00546354">
        <w:tc>
          <w:tcPr>
            <w:tcW w:w="2233" w:type="dxa"/>
          </w:tcPr>
          <w:p w14:paraId="3D90328C" w14:textId="6200BE40" w:rsidR="00F72138" w:rsidRDefault="00F72138" w:rsidP="00F72138">
            <w:proofErr w:type="spellStart"/>
            <w:r>
              <w:t>V</w:t>
            </w:r>
            <w:r>
              <w:rPr>
                <w:vertAlign w:val="subscript"/>
              </w:rPr>
              <w:t>sig_range</w:t>
            </w:r>
            <w:proofErr w:type="spellEnd"/>
          </w:p>
        </w:tc>
        <w:tc>
          <w:tcPr>
            <w:tcW w:w="2352" w:type="dxa"/>
          </w:tcPr>
          <w:p w14:paraId="5FF0079D" w14:textId="26868B83" w:rsidR="00F72138" w:rsidRDefault="00F72138" w:rsidP="00F72138">
            <w:r>
              <w:t>-------</w:t>
            </w:r>
          </w:p>
        </w:tc>
        <w:tc>
          <w:tcPr>
            <w:tcW w:w="2385" w:type="dxa"/>
          </w:tcPr>
          <w:p w14:paraId="1660FB50" w14:textId="3620E820" w:rsidR="00F72138" w:rsidRDefault="00F72138" w:rsidP="00F72138">
            <w:r>
              <w:t>5.053V</w:t>
            </w:r>
          </w:p>
        </w:tc>
        <w:tc>
          <w:tcPr>
            <w:tcW w:w="2046" w:type="dxa"/>
          </w:tcPr>
          <w:p w14:paraId="7AD42E2F" w14:textId="10466F31" w:rsidR="00F72138" w:rsidRDefault="00F72138" w:rsidP="00F72138">
            <w:r>
              <w:t>-------</w:t>
            </w:r>
          </w:p>
        </w:tc>
      </w:tr>
      <w:tr w:rsidR="00546354" w14:paraId="36D8AA1B" w14:textId="38FCB477" w:rsidTr="00546354">
        <w:tc>
          <w:tcPr>
            <w:tcW w:w="2233" w:type="dxa"/>
          </w:tcPr>
          <w:p w14:paraId="0EDB553B" w14:textId="1F1720AC" w:rsidR="00546354" w:rsidRPr="00F72138" w:rsidRDefault="00F72138" w:rsidP="00546354">
            <w:pPr>
              <w:rPr>
                <w:vertAlign w:val="subscript"/>
              </w:rPr>
            </w:pPr>
            <w:r>
              <w:t>V</w:t>
            </w:r>
            <w:r>
              <w:rPr>
                <w:vertAlign w:val="subscript"/>
              </w:rPr>
              <w:t>PWM</w:t>
            </w:r>
          </w:p>
        </w:tc>
        <w:tc>
          <w:tcPr>
            <w:tcW w:w="2352" w:type="dxa"/>
          </w:tcPr>
          <w:p w14:paraId="0F6160C0" w14:textId="65FE26ED" w:rsidR="00546354" w:rsidRDefault="00F72138" w:rsidP="00546354">
            <w:r>
              <w:t>5.06V</w:t>
            </w:r>
          </w:p>
        </w:tc>
        <w:tc>
          <w:tcPr>
            <w:tcW w:w="2385" w:type="dxa"/>
          </w:tcPr>
          <w:p w14:paraId="25C94E96" w14:textId="565BC1B3" w:rsidR="00546354" w:rsidRDefault="00F72138" w:rsidP="00546354">
            <w:r>
              <w:t>5.12V</w:t>
            </w:r>
          </w:p>
        </w:tc>
        <w:tc>
          <w:tcPr>
            <w:tcW w:w="2046" w:type="dxa"/>
          </w:tcPr>
          <w:p w14:paraId="51A40894" w14:textId="75DA27A1" w:rsidR="00546354" w:rsidRDefault="00F72138" w:rsidP="00546354">
            <w:r>
              <w:t>1.18</w:t>
            </w:r>
          </w:p>
        </w:tc>
      </w:tr>
      <w:tr w:rsidR="00546354" w14:paraId="6CFD0AFC" w14:textId="1CE9FD52" w:rsidTr="00546354">
        <w:tc>
          <w:tcPr>
            <w:tcW w:w="2233" w:type="dxa"/>
          </w:tcPr>
          <w:p w14:paraId="3102B0F1" w14:textId="364917D2" w:rsidR="00546354" w:rsidRDefault="00F72138" w:rsidP="00546354">
            <w:r>
              <w:t>F_PWM</w:t>
            </w:r>
          </w:p>
        </w:tc>
        <w:tc>
          <w:tcPr>
            <w:tcW w:w="2352" w:type="dxa"/>
          </w:tcPr>
          <w:p w14:paraId="4F4ACCF1" w14:textId="6E2532AA" w:rsidR="00546354" w:rsidRDefault="00F72138" w:rsidP="00546354">
            <w:r>
              <w:t>737.1Hz</w:t>
            </w:r>
          </w:p>
        </w:tc>
        <w:tc>
          <w:tcPr>
            <w:tcW w:w="2385" w:type="dxa"/>
          </w:tcPr>
          <w:p w14:paraId="03A506A8" w14:textId="452B5E3A" w:rsidR="00546354" w:rsidRDefault="00F72138" w:rsidP="00546354">
            <w:r>
              <w:t>752.7Hz</w:t>
            </w:r>
          </w:p>
        </w:tc>
        <w:tc>
          <w:tcPr>
            <w:tcW w:w="2046" w:type="dxa"/>
          </w:tcPr>
          <w:p w14:paraId="57A7E750" w14:textId="350C0D2F" w:rsidR="00546354" w:rsidRDefault="00F72138" w:rsidP="00546354">
            <w:r>
              <w:t>2.09</w:t>
            </w:r>
          </w:p>
        </w:tc>
      </w:tr>
      <w:tr w:rsidR="00F72138" w14:paraId="22BB9A2C" w14:textId="77777777" w:rsidTr="00546354">
        <w:tc>
          <w:tcPr>
            <w:tcW w:w="2233" w:type="dxa"/>
          </w:tcPr>
          <w:p w14:paraId="53D20DCC" w14:textId="1237C76E" w:rsidR="00F72138" w:rsidRDefault="00F72138" w:rsidP="00546354">
            <w:r>
              <w:t>T_PWM</w:t>
            </w:r>
          </w:p>
        </w:tc>
        <w:tc>
          <w:tcPr>
            <w:tcW w:w="2352" w:type="dxa"/>
          </w:tcPr>
          <w:p w14:paraId="3C6835E2" w14:textId="6D3D0651" w:rsidR="00F72138" w:rsidRDefault="00F72138" w:rsidP="00546354">
            <w:r>
              <w:t>1.36ms</w:t>
            </w:r>
          </w:p>
        </w:tc>
        <w:tc>
          <w:tcPr>
            <w:tcW w:w="2385" w:type="dxa"/>
          </w:tcPr>
          <w:p w14:paraId="04E7F2BA" w14:textId="1668EF67" w:rsidR="00F72138" w:rsidRDefault="00F72138" w:rsidP="00546354">
            <w:r>
              <w:t>1.33ms</w:t>
            </w:r>
          </w:p>
        </w:tc>
        <w:tc>
          <w:tcPr>
            <w:tcW w:w="2046" w:type="dxa"/>
          </w:tcPr>
          <w:p w14:paraId="515771F5" w14:textId="41DFD4F1" w:rsidR="00F72138" w:rsidRDefault="00F72138" w:rsidP="00B237C2">
            <w:pPr>
              <w:keepNext/>
            </w:pPr>
            <w:r>
              <w:t>2.2</w:t>
            </w:r>
          </w:p>
        </w:tc>
      </w:tr>
    </w:tbl>
    <w:p w14:paraId="4EBE04DF" w14:textId="3D95060D" w:rsidR="00F72138" w:rsidRDefault="00B237C2" w:rsidP="00B237C2">
      <w:pPr>
        <w:pStyle w:val="Caption"/>
        <w:jc w:val="center"/>
      </w:pPr>
      <w:r>
        <w:t xml:space="preserve">Table </w:t>
      </w:r>
      <w:fldSimple w:instr=" SEQ Table \* ARABIC ">
        <w:r>
          <w:rPr>
            <w:noProof/>
          </w:rPr>
          <w:t>8</w:t>
        </w:r>
      </w:fldSimple>
      <w:r>
        <w:t xml:space="preserve">: </w:t>
      </w:r>
      <w:r w:rsidRPr="00F16FE6">
        <w:t>Measured and calculated values for comparator</w:t>
      </w:r>
    </w:p>
    <w:tbl>
      <w:tblPr>
        <w:tblStyle w:val="TableGrid"/>
        <w:tblW w:w="0" w:type="auto"/>
        <w:jc w:val="center"/>
        <w:tblLook w:val="04A0" w:firstRow="1" w:lastRow="0" w:firstColumn="1" w:lastColumn="0" w:noHBand="0" w:noVBand="1"/>
      </w:tblPr>
      <w:tblGrid>
        <w:gridCol w:w="1450"/>
        <w:gridCol w:w="2231"/>
        <w:gridCol w:w="2410"/>
        <w:gridCol w:w="2410"/>
      </w:tblGrid>
      <w:tr w:rsidR="00F72138" w:rsidRPr="00B237C2" w14:paraId="129DB9E5" w14:textId="75C7A299" w:rsidTr="00D91086">
        <w:trPr>
          <w:jc w:val="center"/>
        </w:trPr>
        <w:tc>
          <w:tcPr>
            <w:tcW w:w="1450" w:type="dxa"/>
          </w:tcPr>
          <w:p w14:paraId="760EF352" w14:textId="05F5C0F5" w:rsidR="00F72138" w:rsidRPr="00B237C2" w:rsidRDefault="00F72138" w:rsidP="00F72138">
            <w:pPr>
              <w:rPr>
                <w:b/>
                <w:bCs/>
                <w:vertAlign w:val="subscript"/>
              </w:rPr>
            </w:pPr>
            <w:proofErr w:type="spellStart"/>
            <w:r w:rsidRPr="00B237C2">
              <w:rPr>
                <w:b/>
                <w:bCs/>
              </w:rPr>
              <w:t>V</w:t>
            </w:r>
            <w:r w:rsidRPr="00B237C2">
              <w:rPr>
                <w:b/>
                <w:bCs/>
                <w:vertAlign w:val="subscript"/>
              </w:rPr>
              <w:t>sig</w:t>
            </w:r>
            <w:proofErr w:type="spellEnd"/>
          </w:p>
        </w:tc>
        <w:tc>
          <w:tcPr>
            <w:tcW w:w="2231" w:type="dxa"/>
          </w:tcPr>
          <w:p w14:paraId="36998E72" w14:textId="504EF60D" w:rsidR="00F72138" w:rsidRPr="00B237C2" w:rsidRDefault="00F72138" w:rsidP="00F72138">
            <w:pPr>
              <w:rPr>
                <w:b/>
                <w:bCs/>
              </w:rPr>
            </w:pPr>
            <w:r w:rsidRPr="00B237C2">
              <w:rPr>
                <w:b/>
                <w:bCs/>
              </w:rPr>
              <w:t>Positive pulse width</w:t>
            </w:r>
          </w:p>
        </w:tc>
        <w:tc>
          <w:tcPr>
            <w:tcW w:w="2410" w:type="dxa"/>
          </w:tcPr>
          <w:p w14:paraId="3BFA766B" w14:textId="684756EF" w:rsidR="00F72138" w:rsidRPr="00B237C2" w:rsidRDefault="00F72138" w:rsidP="00F72138">
            <w:pPr>
              <w:rPr>
                <w:b/>
                <w:bCs/>
              </w:rPr>
            </w:pPr>
            <w:r w:rsidRPr="00B237C2">
              <w:rPr>
                <w:b/>
                <w:bCs/>
              </w:rPr>
              <w:t>Negative pulse width</w:t>
            </w:r>
          </w:p>
        </w:tc>
        <w:tc>
          <w:tcPr>
            <w:tcW w:w="2410" w:type="dxa"/>
          </w:tcPr>
          <w:p w14:paraId="06B5CAB6" w14:textId="6D0DE8F0" w:rsidR="00F72138" w:rsidRPr="00B237C2" w:rsidRDefault="00170408" w:rsidP="00F72138">
            <w:pPr>
              <w:rPr>
                <w:b/>
                <w:bCs/>
              </w:rPr>
            </w:pPr>
            <w:r w:rsidRPr="00B237C2">
              <w:rPr>
                <w:b/>
                <w:bCs/>
              </w:rPr>
              <w:t>Period (total)</w:t>
            </w:r>
          </w:p>
        </w:tc>
      </w:tr>
      <w:tr w:rsidR="00F72138" w14:paraId="723B4EB4" w14:textId="072E56CD" w:rsidTr="00D91086">
        <w:trPr>
          <w:jc w:val="center"/>
        </w:trPr>
        <w:tc>
          <w:tcPr>
            <w:tcW w:w="1450" w:type="dxa"/>
          </w:tcPr>
          <w:p w14:paraId="47F1438F" w14:textId="03222067" w:rsidR="00F72138" w:rsidRDefault="00F72138" w:rsidP="00F72138">
            <w:r>
              <w:t>1V</w:t>
            </w:r>
          </w:p>
        </w:tc>
        <w:tc>
          <w:tcPr>
            <w:tcW w:w="2231" w:type="dxa"/>
          </w:tcPr>
          <w:p w14:paraId="0DB995BA" w14:textId="6E2D4904" w:rsidR="00F72138" w:rsidRDefault="00170408" w:rsidP="00F72138">
            <w:r>
              <w:t>263.9</w:t>
            </w:r>
            <w:r>
              <w:sym w:font="Symbol" w:char="F06D"/>
            </w:r>
            <w:r>
              <w:t>s</w:t>
            </w:r>
          </w:p>
        </w:tc>
        <w:tc>
          <w:tcPr>
            <w:tcW w:w="2410" w:type="dxa"/>
          </w:tcPr>
          <w:p w14:paraId="23B1ACB5" w14:textId="33090B49" w:rsidR="00F72138" w:rsidRDefault="00170408" w:rsidP="00F72138">
            <w:r>
              <w:t>1.065ms</w:t>
            </w:r>
          </w:p>
        </w:tc>
        <w:tc>
          <w:tcPr>
            <w:tcW w:w="2410" w:type="dxa"/>
          </w:tcPr>
          <w:p w14:paraId="17C4B02C" w14:textId="751E7467" w:rsidR="00F72138" w:rsidRDefault="00170408" w:rsidP="00F72138">
            <w:r>
              <w:t>1.33ms</w:t>
            </w:r>
          </w:p>
        </w:tc>
      </w:tr>
      <w:tr w:rsidR="00170408" w14:paraId="0C61412D" w14:textId="6FA73636" w:rsidTr="00D91086">
        <w:trPr>
          <w:jc w:val="center"/>
        </w:trPr>
        <w:tc>
          <w:tcPr>
            <w:tcW w:w="1450" w:type="dxa"/>
          </w:tcPr>
          <w:p w14:paraId="68473D02" w14:textId="26CDB4AA" w:rsidR="00170408" w:rsidRDefault="00170408" w:rsidP="00170408">
            <w:r>
              <w:t>2V</w:t>
            </w:r>
          </w:p>
        </w:tc>
        <w:tc>
          <w:tcPr>
            <w:tcW w:w="2231" w:type="dxa"/>
          </w:tcPr>
          <w:p w14:paraId="0FFC6C0B" w14:textId="3FF747FE" w:rsidR="00170408" w:rsidRDefault="00170408" w:rsidP="00170408">
            <w:r>
              <w:t>523.2</w:t>
            </w:r>
            <w:r>
              <w:sym w:font="Symbol" w:char="F06D"/>
            </w:r>
            <w:r>
              <w:t>s</w:t>
            </w:r>
          </w:p>
        </w:tc>
        <w:tc>
          <w:tcPr>
            <w:tcW w:w="2410" w:type="dxa"/>
          </w:tcPr>
          <w:p w14:paraId="61C98E34" w14:textId="09ACB332" w:rsidR="00170408" w:rsidRDefault="00170408" w:rsidP="00170408">
            <w:r>
              <w:t>806.1</w:t>
            </w:r>
            <w:r>
              <w:sym w:font="Symbol" w:char="F06D"/>
            </w:r>
            <w:r>
              <w:t>s</w:t>
            </w:r>
          </w:p>
        </w:tc>
        <w:tc>
          <w:tcPr>
            <w:tcW w:w="2410" w:type="dxa"/>
          </w:tcPr>
          <w:p w14:paraId="7CD7B897" w14:textId="416329CE" w:rsidR="00170408" w:rsidRDefault="00170408" w:rsidP="00170408">
            <w:r>
              <w:t>1.33ms</w:t>
            </w:r>
          </w:p>
        </w:tc>
      </w:tr>
      <w:tr w:rsidR="00F72138" w14:paraId="513ED819" w14:textId="7AD1662C" w:rsidTr="00D91086">
        <w:trPr>
          <w:jc w:val="center"/>
        </w:trPr>
        <w:tc>
          <w:tcPr>
            <w:tcW w:w="1450" w:type="dxa"/>
          </w:tcPr>
          <w:p w14:paraId="0A0E1E7D" w14:textId="4610C510" w:rsidR="00F72138" w:rsidRDefault="00F72138" w:rsidP="00F72138">
            <w:r>
              <w:t>3V</w:t>
            </w:r>
          </w:p>
        </w:tc>
        <w:tc>
          <w:tcPr>
            <w:tcW w:w="2231" w:type="dxa"/>
          </w:tcPr>
          <w:p w14:paraId="5AB44B4B" w14:textId="2A295197" w:rsidR="00F72138" w:rsidRDefault="00170408" w:rsidP="00F72138">
            <w:r>
              <w:t>807.9</w:t>
            </w:r>
            <w:r>
              <w:sym w:font="Symbol" w:char="F06D"/>
            </w:r>
            <w:r>
              <w:t>s</w:t>
            </w:r>
          </w:p>
        </w:tc>
        <w:tc>
          <w:tcPr>
            <w:tcW w:w="2410" w:type="dxa"/>
          </w:tcPr>
          <w:p w14:paraId="51B96AB1" w14:textId="422C2FB5" w:rsidR="00F72138" w:rsidRDefault="00170408" w:rsidP="00F72138">
            <w:r>
              <w:t>520.8</w:t>
            </w:r>
            <w:r>
              <w:sym w:font="Symbol" w:char="F06D"/>
            </w:r>
            <w:r>
              <w:t>s</w:t>
            </w:r>
          </w:p>
        </w:tc>
        <w:tc>
          <w:tcPr>
            <w:tcW w:w="2410" w:type="dxa"/>
          </w:tcPr>
          <w:p w14:paraId="4E49A6C9" w14:textId="7DE1E958" w:rsidR="00F72138" w:rsidRDefault="00170408" w:rsidP="00F72138">
            <w:r>
              <w:t>1.33ms</w:t>
            </w:r>
          </w:p>
        </w:tc>
      </w:tr>
      <w:tr w:rsidR="00F72138" w14:paraId="7FF98E83" w14:textId="7A905025" w:rsidTr="00D91086">
        <w:trPr>
          <w:jc w:val="center"/>
        </w:trPr>
        <w:tc>
          <w:tcPr>
            <w:tcW w:w="1450" w:type="dxa"/>
          </w:tcPr>
          <w:p w14:paraId="72F52214" w14:textId="1007A67A" w:rsidR="00F72138" w:rsidRDefault="00F72138" w:rsidP="00F72138">
            <w:r>
              <w:t>4V</w:t>
            </w:r>
          </w:p>
        </w:tc>
        <w:tc>
          <w:tcPr>
            <w:tcW w:w="2231" w:type="dxa"/>
          </w:tcPr>
          <w:p w14:paraId="412941CA" w14:textId="3DA98ECC" w:rsidR="00F72138" w:rsidRDefault="00F72138" w:rsidP="00F72138">
            <w:r>
              <w:t>1.053ms</w:t>
            </w:r>
          </w:p>
        </w:tc>
        <w:tc>
          <w:tcPr>
            <w:tcW w:w="2410" w:type="dxa"/>
          </w:tcPr>
          <w:p w14:paraId="66CDCB35" w14:textId="39393132" w:rsidR="00F72138" w:rsidRDefault="00F72138" w:rsidP="00F72138">
            <w:r>
              <w:t>276</w:t>
            </w:r>
            <w:r>
              <w:sym w:font="Symbol" w:char="F06D"/>
            </w:r>
            <w:r>
              <w:t>s</w:t>
            </w:r>
          </w:p>
        </w:tc>
        <w:tc>
          <w:tcPr>
            <w:tcW w:w="2410" w:type="dxa"/>
          </w:tcPr>
          <w:p w14:paraId="0D5FA790" w14:textId="76FB1FA8" w:rsidR="00F72138" w:rsidRDefault="00170408" w:rsidP="00B237C2">
            <w:pPr>
              <w:keepNext/>
            </w:pPr>
            <w:r>
              <w:t>1.33ms</w:t>
            </w:r>
          </w:p>
        </w:tc>
      </w:tr>
    </w:tbl>
    <w:p w14:paraId="44226031" w14:textId="54143242" w:rsidR="00B237C2" w:rsidRPr="00B237C2" w:rsidRDefault="00B237C2" w:rsidP="00B237C2">
      <w:pPr>
        <w:pStyle w:val="Caption"/>
        <w:jc w:val="center"/>
      </w:pPr>
      <w:r>
        <w:t xml:space="preserve">Table </w:t>
      </w:r>
      <w:fldSimple w:instr=" SEQ Table \* ARABIC ">
        <w:r>
          <w:rPr>
            <w:noProof/>
          </w:rPr>
          <w:t>9</w:t>
        </w:r>
      </w:fldSimple>
      <w:r>
        <w:t>:</w:t>
      </w:r>
      <w:r w:rsidRPr="00ED6576">
        <w:t xml:space="preserve"> Measured PWM values</w:t>
      </w:r>
    </w:p>
    <w:p w14:paraId="44B56552" w14:textId="77777777" w:rsidR="00B237C2" w:rsidRDefault="00B237C2" w:rsidP="00EC22F5">
      <w:pPr>
        <w:jc w:val="center"/>
      </w:pPr>
      <w:r>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3">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0310248B" w:rsidR="00B237C2" w:rsidRDefault="00B237C2" w:rsidP="00B237C2">
      <w:pPr>
        <w:pStyle w:val="Caption"/>
        <w:jc w:val="center"/>
      </w:pPr>
      <w:r>
        <w:t xml:space="preserve">Figure </w:t>
      </w:r>
      <w:fldSimple w:instr=" SEQ Figure \* ARABIC ">
        <w:r>
          <w:rPr>
            <w:noProof/>
          </w:rPr>
          <w:t>5</w:t>
        </w:r>
      </w:fldSimple>
      <w:r>
        <w:t xml:space="preserve">: </w:t>
      </w:r>
      <w:r w:rsidRPr="00C94C2E">
        <w:t>PWM output for 1V test input</w:t>
      </w:r>
    </w:p>
    <w:p w14:paraId="7516F442" w14:textId="77777777" w:rsidR="00B237C2" w:rsidRDefault="00B237C2" w:rsidP="00B237C2">
      <w:pPr>
        <w:pStyle w:val="Heading2"/>
        <w:jc w:val="center"/>
      </w:pPr>
    </w:p>
    <w:p w14:paraId="3F770A65" w14:textId="77777777" w:rsidR="00B237C2" w:rsidRDefault="00B237C2" w:rsidP="00EC22F5">
      <w:pPr>
        <w:jc w:val="center"/>
      </w:pPr>
      <w:r>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14">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6B0276CC" w14:textId="021D8FF6" w:rsidR="00B237C2" w:rsidRDefault="00B237C2" w:rsidP="00B237C2">
      <w:pPr>
        <w:pStyle w:val="Caption"/>
        <w:jc w:val="center"/>
      </w:pPr>
      <w:r>
        <w:t xml:space="preserve">Figure </w:t>
      </w:r>
      <w:fldSimple w:instr=" SEQ Figure \* ARABIC ">
        <w:r>
          <w:rPr>
            <w:noProof/>
          </w:rPr>
          <w:t>6</w:t>
        </w:r>
      </w:fldSimple>
      <w:r>
        <w:t xml:space="preserve">: </w:t>
      </w:r>
      <w:r w:rsidRPr="00CD5240">
        <w:t xml:space="preserve">PWM output for </w:t>
      </w:r>
      <w:r>
        <w:t>4</w:t>
      </w:r>
      <w:r w:rsidRPr="00CD5240">
        <w:t>V test input</w:t>
      </w:r>
    </w:p>
    <w:p w14:paraId="43288EA2" w14:textId="05F4B486" w:rsidR="00C11B07" w:rsidRDefault="00C11B07" w:rsidP="00C11B07"/>
    <w:p w14:paraId="4DD42AC8" w14:textId="77777777" w:rsidR="00B237C2" w:rsidRDefault="00B237C2" w:rsidP="003E7545">
      <w:pPr>
        <w:pStyle w:val="Heading2"/>
        <w:jc w:val="both"/>
      </w:pPr>
    </w:p>
    <w:p w14:paraId="53E28008" w14:textId="38B17107" w:rsidR="00F93590" w:rsidRDefault="00F93590" w:rsidP="003E7545">
      <w:pPr>
        <w:pStyle w:val="Heading2"/>
        <w:jc w:val="both"/>
      </w:pPr>
      <w:bookmarkStart w:id="42" w:name="_Toc11522967"/>
      <w:r>
        <w:t>Embedded Interface</w:t>
      </w:r>
      <w:bookmarkEnd w:id="42"/>
    </w:p>
    <w:p w14:paraId="0A49DE55" w14:textId="11EF0F45" w:rsidR="00D91086" w:rsidRDefault="00D91086" w:rsidP="00344619">
      <w:pPr>
        <w:jc w:val="both"/>
      </w:pPr>
      <w:r>
        <w:t xml:space="preserve">Testing of the embedded interface involved taking many of the same measurements as in the previous stage. The difference in this case however, was that the test voltages were </w:t>
      </w:r>
      <w:r w:rsidR="00825DEE">
        <w:t xml:space="preserve">routed from the bench PSU through the accelerometer header pins, in order to ensure that the wiring and rerouting necessary for this stage had been correctly completed. </w:t>
      </w:r>
    </w:p>
    <w:tbl>
      <w:tblPr>
        <w:tblStyle w:val="TableGrid"/>
        <w:tblW w:w="0" w:type="auto"/>
        <w:tblLook w:val="04A0" w:firstRow="1" w:lastRow="0" w:firstColumn="1" w:lastColumn="0" w:noHBand="0" w:noVBand="1"/>
      </w:tblPr>
      <w:tblGrid>
        <w:gridCol w:w="2233"/>
        <w:gridCol w:w="2352"/>
        <w:gridCol w:w="2385"/>
        <w:gridCol w:w="2046"/>
      </w:tblGrid>
      <w:tr w:rsidR="00825DEE" w:rsidRPr="00546354" w14:paraId="08BC7C5B" w14:textId="77777777" w:rsidTr="00FC260A">
        <w:tc>
          <w:tcPr>
            <w:tcW w:w="2233" w:type="dxa"/>
          </w:tcPr>
          <w:p w14:paraId="23F575D2" w14:textId="77777777" w:rsidR="00825DEE" w:rsidRPr="00546354" w:rsidRDefault="00825DEE" w:rsidP="00FC260A">
            <w:pPr>
              <w:rPr>
                <w:b/>
                <w:bCs/>
              </w:rPr>
            </w:pPr>
            <w:r w:rsidRPr="00546354">
              <w:rPr>
                <w:b/>
                <w:bCs/>
              </w:rPr>
              <w:t>Value</w:t>
            </w:r>
          </w:p>
        </w:tc>
        <w:tc>
          <w:tcPr>
            <w:tcW w:w="2352" w:type="dxa"/>
          </w:tcPr>
          <w:p w14:paraId="1AB5D095" w14:textId="77777777" w:rsidR="00825DEE" w:rsidRPr="00546354" w:rsidRDefault="00825DEE" w:rsidP="00FC260A">
            <w:pPr>
              <w:rPr>
                <w:b/>
                <w:bCs/>
              </w:rPr>
            </w:pPr>
            <w:r w:rsidRPr="00546354">
              <w:rPr>
                <w:b/>
                <w:bCs/>
              </w:rPr>
              <w:t xml:space="preserve">Expected </w:t>
            </w:r>
          </w:p>
        </w:tc>
        <w:tc>
          <w:tcPr>
            <w:tcW w:w="2385" w:type="dxa"/>
          </w:tcPr>
          <w:p w14:paraId="4C0FAF0F" w14:textId="77777777" w:rsidR="00825DEE" w:rsidRPr="00546354" w:rsidRDefault="00825DEE" w:rsidP="00FC260A">
            <w:pPr>
              <w:rPr>
                <w:b/>
                <w:bCs/>
              </w:rPr>
            </w:pPr>
            <w:r w:rsidRPr="00546354">
              <w:rPr>
                <w:b/>
                <w:bCs/>
              </w:rPr>
              <w:t xml:space="preserve">Measured </w:t>
            </w:r>
          </w:p>
        </w:tc>
        <w:tc>
          <w:tcPr>
            <w:tcW w:w="2046" w:type="dxa"/>
          </w:tcPr>
          <w:p w14:paraId="10BB9E81" w14:textId="77777777" w:rsidR="00825DEE" w:rsidRPr="00546354" w:rsidRDefault="00825DEE" w:rsidP="00FC260A">
            <w:pPr>
              <w:rPr>
                <w:b/>
                <w:bCs/>
              </w:rPr>
            </w:pPr>
            <w:r w:rsidRPr="00546354">
              <w:rPr>
                <w:b/>
                <w:bCs/>
              </w:rPr>
              <w:t>Difference (%)</w:t>
            </w:r>
          </w:p>
        </w:tc>
      </w:tr>
      <w:tr w:rsidR="00825DEE" w14:paraId="4DAADF0D" w14:textId="77777777" w:rsidTr="00FC260A">
        <w:tc>
          <w:tcPr>
            <w:tcW w:w="2233" w:type="dxa"/>
          </w:tcPr>
          <w:p w14:paraId="41FB5918" w14:textId="77777777" w:rsidR="00825DEE" w:rsidRPr="00F72138" w:rsidRDefault="00825DEE" w:rsidP="00FC260A">
            <w:pPr>
              <w:rPr>
                <w:vertAlign w:val="subscript"/>
              </w:rPr>
            </w:pPr>
            <w:proofErr w:type="spellStart"/>
            <w:r>
              <w:t>V</w:t>
            </w:r>
            <w:r>
              <w:rPr>
                <w:vertAlign w:val="subscript"/>
              </w:rPr>
              <w:t>sig_min</w:t>
            </w:r>
            <w:proofErr w:type="spellEnd"/>
          </w:p>
        </w:tc>
        <w:tc>
          <w:tcPr>
            <w:tcW w:w="2352" w:type="dxa"/>
          </w:tcPr>
          <w:p w14:paraId="6295C3BC" w14:textId="77777777" w:rsidR="00825DEE" w:rsidRDefault="00825DEE" w:rsidP="00FC260A">
            <w:r>
              <w:t>-------</w:t>
            </w:r>
          </w:p>
        </w:tc>
        <w:tc>
          <w:tcPr>
            <w:tcW w:w="2385" w:type="dxa"/>
          </w:tcPr>
          <w:p w14:paraId="2682F138" w14:textId="559D2930" w:rsidR="00825DEE" w:rsidRDefault="00825DEE" w:rsidP="00FC260A"/>
        </w:tc>
        <w:tc>
          <w:tcPr>
            <w:tcW w:w="2046" w:type="dxa"/>
          </w:tcPr>
          <w:p w14:paraId="086CB6BB" w14:textId="77777777" w:rsidR="00825DEE" w:rsidRDefault="00825DEE" w:rsidP="00FC260A">
            <w:r>
              <w:t>-------</w:t>
            </w:r>
          </w:p>
        </w:tc>
      </w:tr>
      <w:tr w:rsidR="00825DEE" w14:paraId="25D325AC" w14:textId="77777777" w:rsidTr="00FC260A">
        <w:tc>
          <w:tcPr>
            <w:tcW w:w="2233" w:type="dxa"/>
          </w:tcPr>
          <w:p w14:paraId="2F3BDBA0" w14:textId="77777777" w:rsidR="00825DEE" w:rsidRDefault="00825DEE" w:rsidP="00FC260A">
            <w:proofErr w:type="spellStart"/>
            <w:r>
              <w:t>V</w:t>
            </w:r>
            <w:r>
              <w:rPr>
                <w:vertAlign w:val="subscript"/>
              </w:rPr>
              <w:t>sig_max</w:t>
            </w:r>
            <w:proofErr w:type="spellEnd"/>
          </w:p>
        </w:tc>
        <w:tc>
          <w:tcPr>
            <w:tcW w:w="2352" w:type="dxa"/>
          </w:tcPr>
          <w:p w14:paraId="2665642A" w14:textId="77777777" w:rsidR="00825DEE" w:rsidRDefault="00825DEE" w:rsidP="00FC260A">
            <w:r>
              <w:t>-------</w:t>
            </w:r>
          </w:p>
        </w:tc>
        <w:tc>
          <w:tcPr>
            <w:tcW w:w="2385" w:type="dxa"/>
          </w:tcPr>
          <w:p w14:paraId="1AC06D56" w14:textId="09420137" w:rsidR="00825DEE" w:rsidRDefault="00825DEE" w:rsidP="00FC260A"/>
        </w:tc>
        <w:tc>
          <w:tcPr>
            <w:tcW w:w="2046" w:type="dxa"/>
          </w:tcPr>
          <w:p w14:paraId="632F3A0E" w14:textId="77777777" w:rsidR="00825DEE" w:rsidRDefault="00825DEE" w:rsidP="00FC260A">
            <w:r>
              <w:t>-------</w:t>
            </w:r>
          </w:p>
        </w:tc>
      </w:tr>
      <w:tr w:rsidR="00825DEE" w14:paraId="75FBC687" w14:textId="77777777" w:rsidTr="00FC260A">
        <w:tc>
          <w:tcPr>
            <w:tcW w:w="2233" w:type="dxa"/>
          </w:tcPr>
          <w:p w14:paraId="3058F141" w14:textId="77777777" w:rsidR="00825DEE" w:rsidRDefault="00825DEE" w:rsidP="00FC260A">
            <w:proofErr w:type="spellStart"/>
            <w:r>
              <w:t>V</w:t>
            </w:r>
            <w:r>
              <w:rPr>
                <w:vertAlign w:val="subscript"/>
              </w:rPr>
              <w:t>sig_range</w:t>
            </w:r>
            <w:proofErr w:type="spellEnd"/>
          </w:p>
        </w:tc>
        <w:tc>
          <w:tcPr>
            <w:tcW w:w="2352" w:type="dxa"/>
          </w:tcPr>
          <w:p w14:paraId="5F2C262D" w14:textId="77777777" w:rsidR="00825DEE" w:rsidRDefault="00825DEE" w:rsidP="00FC260A">
            <w:r>
              <w:t>-------</w:t>
            </w:r>
          </w:p>
        </w:tc>
        <w:tc>
          <w:tcPr>
            <w:tcW w:w="2385" w:type="dxa"/>
          </w:tcPr>
          <w:p w14:paraId="3BC164D7" w14:textId="4435483D" w:rsidR="00825DEE" w:rsidRDefault="00825DEE" w:rsidP="00FC260A"/>
        </w:tc>
        <w:tc>
          <w:tcPr>
            <w:tcW w:w="2046" w:type="dxa"/>
          </w:tcPr>
          <w:p w14:paraId="05465371" w14:textId="77777777" w:rsidR="00825DEE" w:rsidRDefault="00825DEE" w:rsidP="00FC260A">
            <w:r>
              <w:t>-------</w:t>
            </w:r>
          </w:p>
        </w:tc>
      </w:tr>
      <w:tr w:rsidR="00825DEE" w14:paraId="76D4D721" w14:textId="77777777" w:rsidTr="00FC260A">
        <w:tc>
          <w:tcPr>
            <w:tcW w:w="2233" w:type="dxa"/>
          </w:tcPr>
          <w:p w14:paraId="56FC16E3" w14:textId="77777777" w:rsidR="00825DEE" w:rsidRPr="00F72138" w:rsidRDefault="00825DEE" w:rsidP="00FC260A">
            <w:pPr>
              <w:rPr>
                <w:vertAlign w:val="subscript"/>
              </w:rPr>
            </w:pPr>
            <w:r>
              <w:t>V</w:t>
            </w:r>
            <w:r>
              <w:rPr>
                <w:vertAlign w:val="subscript"/>
              </w:rPr>
              <w:t>PWM</w:t>
            </w:r>
          </w:p>
        </w:tc>
        <w:tc>
          <w:tcPr>
            <w:tcW w:w="2352" w:type="dxa"/>
          </w:tcPr>
          <w:p w14:paraId="2006E765" w14:textId="77777777" w:rsidR="00825DEE" w:rsidRDefault="00825DEE" w:rsidP="00FC260A">
            <w:r>
              <w:t>5.06V</w:t>
            </w:r>
          </w:p>
        </w:tc>
        <w:tc>
          <w:tcPr>
            <w:tcW w:w="2385" w:type="dxa"/>
          </w:tcPr>
          <w:p w14:paraId="43E7DADE" w14:textId="4B211AE9" w:rsidR="00825DEE" w:rsidRDefault="00825DEE" w:rsidP="00FC260A"/>
        </w:tc>
        <w:tc>
          <w:tcPr>
            <w:tcW w:w="2046" w:type="dxa"/>
          </w:tcPr>
          <w:p w14:paraId="30C453EF" w14:textId="4C923699" w:rsidR="00825DEE" w:rsidRDefault="00825DEE" w:rsidP="00FC260A"/>
        </w:tc>
      </w:tr>
      <w:tr w:rsidR="00825DEE" w14:paraId="7E620B80" w14:textId="77777777" w:rsidTr="00FC260A">
        <w:tc>
          <w:tcPr>
            <w:tcW w:w="2233" w:type="dxa"/>
          </w:tcPr>
          <w:p w14:paraId="5E4E0EFD" w14:textId="77777777" w:rsidR="00825DEE" w:rsidRDefault="00825DEE" w:rsidP="00FC260A">
            <w:r>
              <w:t>F_PWM</w:t>
            </w:r>
          </w:p>
        </w:tc>
        <w:tc>
          <w:tcPr>
            <w:tcW w:w="2352" w:type="dxa"/>
          </w:tcPr>
          <w:p w14:paraId="73A1DF71" w14:textId="77777777" w:rsidR="00825DEE" w:rsidRDefault="00825DEE" w:rsidP="00FC260A">
            <w:r>
              <w:t>737.1Hz</w:t>
            </w:r>
          </w:p>
        </w:tc>
        <w:tc>
          <w:tcPr>
            <w:tcW w:w="2385" w:type="dxa"/>
          </w:tcPr>
          <w:p w14:paraId="2405E298" w14:textId="501232D0" w:rsidR="00825DEE" w:rsidRDefault="00825DEE" w:rsidP="00FC260A"/>
        </w:tc>
        <w:tc>
          <w:tcPr>
            <w:tcW w:w="2046" w:type="dxa"/>
          </w:tcPr>
          <w:p w14:paraId="10D2B478" w14:textId="20455FBB" w:rsidR="00825DEE" w:rsidRDefault="00825DEE" w:rsidP="00FC260A"/>
        </w:tc>
      </w:tr>
      <w:tr w:rsidR="00825DEE" w14:paraId="5F58BF52" w14:textId="77777777" w:rsidTr="00FC260A">
        <w:tc>
          <w:tcPr>
            <w:tcW w:w="2233" w:type="dxa"/>
          </w:tcPr>
          <w:p w14:paraId="12601847" w14:textId="77777777" w:rsidR="00825DEE" w:rsidRDefault="00825DEE" w:rsidP="00FC260A">
            <w:r>
              <w:t>T_PWM</w:t>
            </w:r>
          </w:p>
        </w:tc>
        <w:tc>
          <w:tcPr>
            <w:tcW w:w="2352" w:type="dxa"/>
          </w:tcPr>
          <w:p w14:paraId="0B900921" w14:textId="77777777" w:rsidR="00825DEE" w:rsidRDefault="00825DEE" w:rsidP="00FC260A">
            <w:r>
              <w:t>1.36ms</w:t>
            </w:r>
          </w:p>
        </w:tc>
        <w:tc>
          <w:tcPr>
            <w:tcW w:w="2385" w:type="dxa"/>
          </w:tcPr>
          <w:p w14:paraId="2FBAE658" w14:textId="65342B0E" w:rsidR="00825DEE" w:rsidRDefault="00825DEE" w:rsidP="00FC260A"/>
        </w:tc>
        <w:tc>
          <w:tcPr>
            <w:tcW w:w="2046" w:type="dxa"/>
          </w:tcPr>
          <w:p w14:paraId="30239004" w14:textId="20763BBD" w:rsidR="00825DEE" w:rsidRDefault="00825DEE" w:rsidP="00FC260A">
            <w:pPr>
              <w:keepNext/>
            </w:pPr>
          </w:p>
        </w:tc>
      </w:tr>
    </w:tbl>
    <w:p w14:paraId="1B298C3B" w14:textId="6E5CC178" w:rsidR="00825DEE" w:rsidRDefault="00825DEE" w:rsidP="00D91086"/>
    <w:p w14:paraId="777701A4" w14:textId="2B86E3E5" w:rsidR="00825DEE" w:rsidRDefault="00825DEE" w:rsidP="00D91086"/>
    <w:tbl>
      <w:tblPr>
        <w:tblStyle w:val="TableGrid"/>
        <w:tblW w:w="0" w:type="auto"/>
        <w:jc w:val="center"/>
        <w:tblLook w:val="04A0" w:firstRow="1" w:lastRow="0" w:firstColumn="1" w:lastColumn="0" w:noHBand="0" w:noVBand="1"/>
      </w:tblPr>
      <w:tblGrid>
        <w:gridCol w:w="1450"/>
        <w:gridCol w:w="2231"/>
        <w:gridCol w:w="2410"/>
        <w:gridCol w:w="2410"/>
      </w:tblGrid>
      <w:tr w:rsidR="00825DEE" w:rsidRPr="003D5660" w14:paraId="1FC53E23" w14:textId="77777777" w:rsidTr="00FC260A">
        <w:trPr>
          <w:jc w:val="center"/>
        </w:trPr>
        <w:tc>
          <w:tcPr>
            <w:tcW w:w="1450" w:type="dxa"/>
          </w:tcPr>
          <w:p w14:paraId="2498D486" w14:textId="77777777" w:rsidR="00825DEE" w:rsidRPr="003D5660" w:rsidRDefault="00825DEE" w:rsidP="00FC260A">
            <w:pPr>
              <w:rPr>
                <w:b/>
                <w:bCs/>
                <w:u w:val="single"/>
                <w:vertAlign w:val="subscript"/>
              </w:rPr>
            </w:pPr>
            <w:proofErr w:type="spellStart"/>
            <w:r w:rsidRPr="003D5660">
              <w:rPr>
                <w:b/>
                <w:bCs/>
                <w:u w:val="single"/>
              </w:rPr>
              <w:t>V</w:t>
            </w:r>
            <w:r w:rsidRPr="003D5660">
              <w:rPr>
                <w:b/>
                <w:bCs/>
                <w:u w:val="single"/>
                <w:vertAlign w:val="subscript"/>
              </w:rPr>
              <w:t>sig</w:t>
            </w:r>
            <w:proofErr w:type="spellEnd"/>
          </w:p>
        </w:tc>
        <w:tc>
          <w:tcPr>
            <w:tcW w:w="2231" w:type="dxa"/>
          </w:tcPr>
          <w:p w14:paraId="161DE5EF" w14:textId="77777777" w:rsidR="00825DEE" w:rsidRPr="003D5660" w:rsidRDefault="00825DEE" w:rsidP="00FC260A">
            <w:pPr>
              <w:rPr>
                <w:b/>
                <w:bCs/>
                <w:u w:val="single"/>
              </w:rPr>
            </w:pPr>
            <w:r w:rsidRPr="003D5660">
              <w:rPr>
                <w:b/>
                <w:bCs/>
                <w:u w:val="single"/>
              </w:rPr>
              <w:t>Positive pulse width</w:t>
            </w:r>
          </w:p>
        </w:tc>
        <w:tc>
          <w:tcPr>
            <w:tcW w:w="2410" w:type="dxa"/>
          </w:tcPr>
          <w:p w14:paraId="140ABFB8" w14:textId="77777777" w:rsidR="00825DEE" w:rsidRPr="003D5660" w:rsidRDefault="00825DEE" w:rsidP="00FC260A">
            <w:pPr>
              <w:rPr>
                <w:b/>
                <w:bCs/>
                <w:u w:val="single"/>
              </w:rPr>
            </w:pPr>
            <w:r w:rsidRPr="003D5660">
              <w:rPr>
                <w:b/>
                <w:bCs/>
                <w:u w:val="single"/>
              </w:rPr>
              <w:t>Negative pulse width</w:t>
            </w:r>
          </w:p>
        </w:tc>
        <w:tc>
          <w:tcPr>
            <w:tcW w:w="2410" w:type="dxa"/>
          </w:tcPr>
          <w:p w14:paraId="7B69AAAA" w14:textId="77777777" w:rsidR="00825DEE" w:rsidRPr="003D5660" w:rsidRDefault="00825DEE" w:rsidP="00FC260A">
            <w:pPr>
              <w:rPr>
                <w:b/>
                <w:bCs/>
                <w:u w:val="single"/>
              </w:rPr>
            </w:pPr>
            <w:r w:rsidRPr="003D5660">
              <w:rPr>
                <w:b/>
                <w:bCs/>
                <w:u w:val="single"/>
              </w:rPr>
              <w:t>Period (total)</w:t>
            </w:r>
          </w:p>
        </w:tc>
      </w:tr>
      <w:tr w:rsidR="00825DEE" w:rsidRPr="003D5660" w14:paraId="665667AF" w14:textId="77777777" w:rsidTr="00FC260A">
        <w:trPr>
          <w:jc w:val="center"/>
        </w:trPr>
        <w:tc>
          <w:tcPr>
            <w:tcW w:w="1450" w:type="dxa"/>
          </w:tcPr>
          <w:p w14:paraId="6CED7A49" w14:textId="77777777" w:rsidR="00825DEE" w:rsidRPr="003D5660" w:rsidRDefault="00825DEE" w:rsidP="00FC260A">
            <w:pPr>
              <w:rPr>
                <w:u w:val="single"/>
              </w:rPr>
            </w:pPr>
            <w:r w:rsidRPr="003D5660">
              <w:rPr>
                <w:u w:val="single"/>
              </w:rPr>
              <w:t>1V</w:t>
            </w:r>
          </w:p>
        </w:tc>
        <w:tc>
          <w:tcPr>
            <w:tcW w:w="2231" w:type="dxa"/>
          </w:tcPr>
          <w:p w14:paraId="6D793DD9" w14:textId="135E8972" w:rsidR="00825DEE" w:rsidRPr="003D5660" w:rsidRDefault="00825DEE" w:rsidP="00FC260A">
            <w:pPr>
              <w:rPr>
                <w:u w:val="single"/>
              </w:rPr>
            </w:pPr>
          </w:p>
        </w:tc>
        <w:tc>
          <w:tcPr>
            <w:tcW w:w="2410" w:type="dxa"/>
          </w:tcPr>
          <w:p w14:paraId="5F46AD6F" w14:textId="67FA9622" w:rsidR="00825DEE" w:rsidRPr="003D5660" w:rsidRDefault="00825DEE" w:rsidP="00FC260A">
            <w:pPr>
              <w:rPr>
                <w:u w:val="single"/>
              </w:rPr>
            </w:pPr>
          </w:p>
        </w:tc>
        <w:tc>
          <w:tcPr>
            <w:tcW w:w="2410" w:type="dxa"/>
          </w:tcPr>
          <w:p w14:paraId="3578620D" w14:textId="41C2C489" w:rsidR="00825DEE" w:rsidRPr="003D5660" w:rsidRDefault="00825DEE" w:rsidP="00FC260A">
            <w:pPr>
              <w:rPr>
                <w:u w:val="single"/>
              </w:rPr>
            </w:pPr>
          </w:p>
        </w:tc>
      </w:tr>
      <w:tr w:rsidR="00825DEE" w:rsidRPr="003D5660" w14:paraId="128893EB" w14:textId="77777777" w:rsidTr="00FC260A">
        <w:trPr>
          <w:jc w:val="center"/>
        </w:trPr>
        <w:tc>
          <w:tcPr>
            <w:tcW w:w="1450" w:type="dxa"/>
          </w:tcPr>
          <w:p w14:paraId="1BD4920C" w14:textId="77777777" w:rsidR="00825DEE" w:rsidRPr="003D5660" w:rsidRDefault="00825DEE" w:rsidP="00FC260A">
            <w:pPr>
              <w:rPr>
                <w:u w:val="single"/>
              </w:rPr>
            </w:pPr>
            <w:r w:rsidRPr="003D5660">
              <w:rPr>
                <w:u w:val="single"/>
              </w:rPr>
              <w:t>2V</w:t>
            </w:r>
          </w:p>
        </w:tc>
        <w:tc>
          <w:tcPr>
            <w:tcW w:w="2231" w:type="dxa"/>
          </w:tcPr>
          <w:p w14:paraId="44F3984C" w14:textId="1A8448E4" w:rsidR="00825DEE" w:rsidRPr="003D5660" w:rsidRDefault="00825DEE" w:rsidP="00FC260A">
            <w:pPr>
              <w:rPr>
                <w:u w:val="single"/>
              </w:rPr>
            </w:pPr>
          </w:p>
        </w:tc>
        <w:tc>
          <w:tcPr>
            <w:tcW w:w="2410" w:type="dxa"/>
          </w:tcPr>
          <w:p w14:paraId="50266F74" w14:textId="180F3581" w:rsidR="00825DEE" w:rsidRPr="003D5660" w:rsidRDefault="00825DEE" w:rsidP="00FC260A">
            <w:pPr>
              <w:rPr>
                <w:u w:val="single"/>
              </w:rPr>
            </w:pPr>
          </w:p>
        </w:tc>
        <w:tc>
          <w:tcPr>
            <w:tcW w:w="2410" w:type="dxa"/>
          </w:tcPr>
          <w:p w14:paraId="6D8E98CB" w14:textId="2CCB8DE4" w:rsidR="00825DEE" w:rsidRPr="003D5660" w:rsidRDefault="00825DEE" w:rsidP="00FC260A">
            <w:pPr>
              <w:rPr>
                <w:u w:val="single"/>
              </w:rPr>
            </w:pPr>
          </w:p>
        </w:tc>
      </w:tr>
      <w:tr w:rsidR="00825DEE" w:rsidRPr="003D5660" w14:paraId="01911A5D" w14:textId="77777777" w:rsidTr="00FC260A">
        <w:trPr>
          <w:jc w:val="center"/>
        </w:trPr>
        <w:tc>
          <w:tcPr>
            <w:tcW w:w="1450" w:type="dxa"/>
          </w:tcPr>
          <w:p w14:paraId="1C9F4EB4" w14:textId="77777777" w:rsidR="00825DEE" w:rsidRPr="003D5660" w:rsidRDefault="00825DEE" w:rsidP="00FC260A">
            <w:pPr>
              <w:rPr>
                <w:u w:val="single"/>
              </w:rPr>
            </w:pPr>
            <w:r w:rsidRPr="003D5660">
              <w:rPr>
                <w:u w:val="single"/>
              </w:rPr>
              <w:t>3V</w:t>
            </w:r>
          </w:p>
        </w:tc>
        <w:tc>
          <w:tcPr>
            <w:tcW w:w="2231" w:type="dxa"/>
          </w:tcPr>
          <w:p w14:paraId="269B08F0" w14:textId="26F9C116" w:rsidR="00825DEE" w:rsidRPr="003D5660" w:rsidRDefault="00825DEE" w:rsidP="00FC260A">
            <w:pPr>
              <w:rPr>
                <w:u w:val="single"/>
              </w:rPr>
            </w:pPr>
          </w:p>
        </w:tc>
        <w:tc>
          <w:tcPr>
            <w:tcW w:w="2410" w:type="dxa"/>
          </w:tcPr>
          <w:p w14:paraId="24B2A5D9" w14:textId="2719E1D7" w:rsidR="00825DEE" w:rsidRPr="003D5660" w:rsidRDefault="00825DEE" w:rsidP="00FC260A">
            <w:pPr>
              <w:rPr>
                <w:u w:val="single"/>
              </w:rPr>
            </w:pPr>
          </w:p>
        </w:tc>
        <w:tc>
          <w:tcPr>
            <w:tcW w:w="2410" w:type="dxa"/>
          </w:tcPr>
          <w:p w14:paraId="74913452" w14:textId="5FED210D" w:rsidR="00825DEE" w:rsidRPr="003D5660" w:rsidRDefault="00825DEE" w:rsidP="00FC260A">
            <w:pPr>
              <w:rPr>
                <w:u w:val="single"/>
              </w:rPr>
            </w:pPr>
          </w:p>
        </w:tc>
      </w:tr>
      <w:tr w:rsidR="00825DEE" w:rsidRPr="003D5660" w14:paraId="053BB84F" w14:textId="77777777" w:rsidTr="00FC260A">
        <w:trPr>
          <w:jc w:val="center"/>
        </w:trPr>
        <w:tc>
          <w:tcPr>
            <w:tcW w:w="1450" w:type="dxa"/>
          </w:tcPr>
          <w:p w14:paraId="36AD1CE8" w14:textId="77777777" w:rsidR="00825DEE" w:rsidRPr="003D5660" w:rsidRDefault="00825DEE" w:rsidP="00FC260A">
            <w:pPr>
              <w:rPr>
                <w:u w:val="single"/>
              </w:rPr>
            </w:pPr>
            <w:r w:rsidRPr="003D5660">
              <w:rPr>
                <w:u w:val="single"/>
              </w:rPr>
              <w:t>4V</w:t>
            </w:r>
          </w:p>
        </w:tc>
        <w:tc>
          <w:tcPr>
            <w:tcW w:w="2231" w:type="dxa"/>
          </w:tcPr>
          <w:p w14:paraId="2A3AAFD3" w14:textId="4A0B60D1" w:rsidR="00825DEE" w:rsidRPr="003D5660" w:rsidRDefault="00825DEE" w:rsidP="00FC260A">
            <w:pPr>
              <w:rPr>
                <w:u w:val="single"/>
              </w:rPr>
            </w:pPr>
          </w:p>
        </w:tc>
        <w:tc>
          <w:tcPr>
            <w:tcW w:w="2410" w:type="dxa"/>
          </w:tcPr>
          <w:p w14:paraId="2877F1CB" w14:textId="4D6C2D1C" w:rsidR="00825DEE" w:rsidRPr="003D5660" w:rsidRDefault="00825DEE" w:rsidP="00FC260A">
            <w:pPr>
              <w:rPr>
                <w:u w:val="single"/>
              </w:rPr>
            </w:pPr>
          </w:p>
        </w:tc>
        <w:tc>
          <w:tcPr>
            <w:tcW w:w="2410" w:type="dxa"/>
          </w:tcPr>
          <w:p w14:paraId="1C83BECE" w14:textId="56712383" w:rsidR="00825DEE" w:rsidRPr="003D5660" w:rsidRDefault="00825DEE" w:rsidP="00FC260A">
            <w:pPr>
              <w:keepNext/>
              <w:rPr>
                <w:u w:val="single"/>
              </w:rPr>
            </w:pPr>
          </w:p>
        </w:tc>
      </w:tr>
    </w:tbl>
    <w:p w14:paraId="70E190A5" w14:textId="5FF64F5C" w:rsidR="00825DEE" w:rsidRDefault="00825DEE" w:rsidP="00D91086"/>
    <w:p w14:paraId="0E44C51F" w14:textId="77777777" w:rsidR="00B00E75" w:rsidRPr="00C11B07" w:rsidRDefault="00B00E75" w:rsidP="00344619">
      <w:pPr>
        <w:jc w:val="both"/>
      </w:pPr>
      <w:r>
        <w:lastRenderedPageBreak/>
        <w:t xml:space="preserve">Power consumption was again measured at this stage, and found to be 0.372W, a very slight increase on the previous measurement. AC Noise was measured, and found to be approx. 65mV, also a slight increase on the previous measurement. </w:t>
      </w:r>
    </w:p>
    <w:p w14:paraId="074F74E9" w14:textId="77777777" w:rsidR="00B00E75" w:rsidRPr="00D91086" w:rsidRDefault="00B00E75" w:rsidP="00D91086"/>
    <w:p w14:paraId="335696A3" w14:textId="77777777" w:rsidR="00F93590" w:rsidRDefault="00F93590" w:rsidP="003E7545">
      <w:pPr>
        <w:pStyle w:val="Heading2"/>
        <w:jc w:val="both"/>
      </w:pPr>
      <w:bookmarkStart w:id="43" w:name="_Toc11522968"/>
      <w:r>
        <w:t>Coding</w:t>
      </w:r>
      <w:bookmarkEnd w:id="43"/>
    </w:p>
    <w:p w14:paraId="1BDDBBFD" w14:textId="6A45195C" w:rsidR="00423056" w:rsidRDefault="003D5660" w:rsidP="00344619">
      <w:pPr>
        <w:jc w:val="both"/>
      </w:pPr>
      <w:r>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t>values of 1g in the z-axis as a result of acceleration due to gravity (</w:t>
      </w:r>
      <w:r w:rsidR="004E0C94" w:rsidRPr="004E0C94">
        <w:rPr>
          <w:i/>
          <w:iCs/>
        </w:rPr>
        <w:t>g</w:t>
      </w:r>
      <w:r w:rsidR="004E0C94">
        <w:t xml:space="preserve">), and values of 0g in both other axes. </w:t>
      </w:r>
    </w:p>
    <w:p w14:paraId="77EADF98" w14:textId="3910B6F7" w:rsidR="00BB686D" w:rsidRDefault="00BB686D" w:rsidP="00344619">
      <w:pPr>
        <w:jc w:val="both"/>
      </w:pPr>
      <w:r>
        <w:t xml:space="preserve">At this point, the limits for the HIGH and LOW PWM values were determined, and the ratios of LOW to HIGH and periods compared with those found at the previous stage. </w:t>
      </w:r>
    </w:p>
    <w:p w14:paraId="5147E2EB" w14:textId="3651B927" w:rsidR="00BB686D" w:rsidRDefault="00BB686D" w:rsidP="00344619">
      <w:pPr>
        <w:jc w:val="both"/>
      </w:pPr>
      <w:r>
        <w:t xml:space="preserve">In addition, the voltages values displayed on the serial monitor were compared with voltages measured at the accelerometer by the </w:t>
      </w:r>
      <w:proofErr w:type="spellStart"/>
      <w:r>
        <w:t>multimeter</w:t>
      </w:r>
      <w:proofErr w:type="spellEnd"/>
      <w:r>
        <w:t xml:space="preserve">. </w:t>
      </w:r>
    </w:p>
    <w:p w14:paraId="10AC3242" w14:textId="77777777" w:rsidR="00BB686D" w:rsidRDefault="00BB686D" w:rsidP="003E7545">
      <w:pPr>
        <w:jc w:val="both"/>
      </w:pPr>
    </w:p>
    <w:p w14:paraId="2481AB69" w14:textId="7E2D9373" w:rsidR="00423056" w:rsidRDefault="00423056" w:rsidP="003E7545">
      <w:pPr>
        <w:pStyle w:val="Heading1"/>
        <w:jc w:val="both"/>
      </w:pPr>
      <w:bookmarkStart w:id="44" w:name="_Toc11522969"/>
      <w:r>
        <w:t>Conclusion</w:t>
      </w:r>
      <w:bookmarkEnd w:id="44"/>
      <w:r>
        <w:t xml:space="preserve"> </w:t>
      </w:r>
    </w:p>
    <w:p w14:paraId="4862E27B" w14:textId="4AEC78FF" w:rsidR="001E34DD" w:rsidRDefault="001E34DD" w:rsidP="00344619">
      <w:pPr>
        <w:jc w:val="both"/>
      </w:pPr>
      <w:r>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t xml:space="preserve">I learned that circuits of these types are built on tolerances, and to always be conscious of the parameters and limitations of my circuit and aware of the published tolerances and ranges of devices </w:t>
      </w:r>
      <w:r w:rsidR="00BB686D">
        <w:t>used</w:t>
      </w:r>
      <w:r w:rsidR="00E74748">
        <w:t xml:space="preserve">. </w:t>
      </w:r>
    </w:p>
    <w:p w14:paraId="35DE2B66" w14:textId="16BC35D5" w:rsidR="008D314D" w:rsidRDefault="008D314D" w:rsidP="003E7545">
      <w:pPr>
        <w:jc w:val="both"/>
      </w:pPr>
    </w:p>
    <w:p w14:paraId="4D69EC38" w14:textId="6CDFA439" w:rsidR="009E4681" w:rsidRDefault="009E4681" w:rsidP="003E7545">
      <w:pPr>
        <w:pStyle w:val="Heading1"/>
        <w:jc w:val="both"/>
      </w:pPr>
      <w:bookmarkStart w:id="45" w:name="_Toc11522970"/>
      <w:r>
        <w:t>References</w:t>
      </w:r>
      <w:bookmarkEnd w:id="45"/>
    </w:p>
    <w:p w14:paraId="0D5B3B80" w14:textId="6B48BF62" w:rsidR="00A43583" w:rsidRPr="00A43583" w:rsidRDefault="008D314D" w:rsidP="00A43583">
      <w:pPr>
        <w:widowControl w:val="0"/>
        <w:autoSpaceDE w:val="0"/>
        <w:autoSpaceDN w:val="0"/>
        <w:adjustRightInd w:val="0"/>
        <w:spacing w:before="0" w:after="160"/>
        <w:ind w:left="640" w:hanging="640"/>
        <w:rPr>
          <w:rFonts w:ascii="Calibri" w:hAnsi="Calibri" w:cs="Times New Roman"/>
          <w:noProof/>
          <w:lang w:val="en-US"/>
        </w:rPr>
      </w:pPr>
      <w:r>
        <w:fldChar w:fldCharType="begin" w:fldLock="1"/>
      </w:r>
      <w:r>
        <w:instrText xml:space="preserve">ADDIN Mendeley Bibliography CSL_BIBLIOGRAPHY </w:instrText>
      </w:r>
      <w:r>
        <w:fldChar w:fldCharType="separate"/>
      </w:r>
      <w:r w:rsidR="00A43583" w:rsidRPr="00A43583">
        <w:rPr>
          <w:rFonts w:ascii="Calibri" w:hAnsi="Calibri" w:cs="Times New Roman"/>
          <w:noProof/>
          <w:lang w:val="en-US"/>
        </w:rPr>
        <w:t>[1]</w:t>
      </w:r>
      <w:r w:rsidR="00A43583" w:rsidRPr="00A43583">
        <w:rPr>
          <w:rFonts w:ascii="Calibri" w:hAnsi="Calibri" w:cs="Times New Roman"/>
          <w:noProof/>
          <w:lang w:val="en-US"/>
        </w:rPr>
        <w:tab/>
        <w:t>“What is Ripple? - Sunpower UK.” [Online]. Available: https://www.sunpower-uk.com/glossary/what-is-ripple/. [Accessed: 09-Jun-2019].</w:t>
      </w:r>
    </w:p>
    <w:p w14:paraId="00065C9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2]</w:t>
      </w:r>
      <w:r w:rsidRPr="00A43583">
        <w:rPr>
          <w:rFonts w:ascii="Calibri" w:hAnsi="Calibri" w:cs="Times New Roman"/>
          <w:noProof/>
          <w:lang w:val="en-US"/>
        </w:rPr>
        <w:tab/>
        <w:t xml:space="preserve">Fairchild, “3-Terminal 1 A Positive Voltage Regulator,” </w:t>
      </w:r>
      <w:r w:rsidRPr="00A43583">
        <w:rPr>
          <w:rFonts w:ascii="Calibri" w:hAnsi="Calibri" w:cs="Times New Roman"/>
          <w:i/>
          <w:iCs/>
          <w:noProof/>
          <w:lang w:val="en-US"/>
        </w:rPr>
        <w:t>LM78XX / LM78XXA datasheet</w:t>
      </w:r>
      <w:r w:rsidRPr="00A43583">
        <w:rPr>
          <w:rFonts w:ascii="Calibri" w:hAnsi="Calibri" w:cs="Times New Roman"/>
          <w:noProof/>
          <w:lang w:val="en-US"/>
        </w:rPr>
        <w:t xml:space="preserve">, </w:t>
      </w:r>
      <w:r w:rsidRPr="00A43583">
        <w:rPr>
          <w:rFonts w:ascii="Calibri" w:hAnsi="Calibri" w:cs="Times New Roman"/>
          <w:noProof/>
          <w:lang w:val="en-US"/>
        </w:rPr>
        <w:lastRenderedPageBreak/>
        <w:t>2014.</w:t>
      </w:r>
    </w:p>
    <w:p w14:paraId="0F1AE473"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3]</w:t>
      </w:r>
      <w:r w:rsidRPr="00A43583">
        <w:rPr>
          <w:rFonts w:ascii="Calibri" w:hAnsi="Calibri" w:cs="Times New Roman"/>
          <w:noProof/>
          <w:lang w:val="en-US"/>
        </w:rPr>
        <w:tab/>
        <w:t>“Linear Voltage Regulators (LM7805) | AO #17 - YouTube.” [Online]. Available: https://www.youtube.com/watch?v=OAoEWaGtQjs. [Accessed: 08-Jun-2019].</w:t>
      </w:r>
    </w:p>
    <w:p w14:paraId="15BAD03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4]</w:t>
      </w:r>
      <w:r w:rsidRPr="00A43583">
        <w:rPr>
          <w:rFonts w:ascii="Calibri" w:hAnsi="Calibri" w:cs="Times New Roman"/>
          <w:noProof/>
          <w:lang w:val="en-US"/>
        </w:rPr>
        <w:tab/>
        <w:t>“All About 7805 IC | Voltage Regulator.” [Online]. Available: https://electronicsforu.com/resources/learn-electronics/7805-ic-voltage-regulator. [Accessed: 09-Jun-2019].</w:t>
      </w:r>
    </w:p>
    <w:p w14:paraId="3AD2BD91"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5]</w:t>
      </w:r>
      <w:r w:rsidRPr="00A43583">
        <w:rPr>
          <w:rFonts w:ascii="Calibri" w:hAnsi="Calibri" w:cs="Times New Roman"/>
          <w:noProof/>
          <w:lang w:val="en-US"/>
        </w:rPr>
        <w:tab/>
        <w:t xml:space="preserve">Fairchild, “Hex Inverter with Schmitt Trigger Input,” </w:t>
      </w:r>
      <w:r w:rsidRPr="00A43583">
        <w:rPr>
          <w:rFonts w:ascii="Calibri" w:hAnsi="Calibri" w:cs="Times New Roman"/>
          <w:i/>
          <w:iCs/>
          <w:noProof/>
          <w:lang w:val="en-US"/>
        </w:rPr>
        <w:t>74AC14 / 74ACT14 datasheet</w:t>
      </w:r>
      <w:r w:rsidRPr="00A43583">
        <w:rPr>
          <w:rFonts w:ascii="Calibri" w:hAnsi="Calibri" w:cs="Times New Roman"/>
          <w:noProof/>
          <w:lang w:val="en-US"/>
        </w:rPr>
        <w:t>, 2011.</w:t>
      </w:r>
    </w:p>
    <w:p w14:paraId="41BF476D"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6]</w:t>
      </w:r>
      <w:r w:rsidRPr="00A43583">
        <w:rPr>
          <w:rFonts w:ascii="Calibri" w:hAnsi="Calibri" w:cs="Times New Roman"/>
          <w:noProof/>
          <w:lang w:val="en-US"/>
        </w:rPr>
        <w:tab/>
        <w:t xml:space="preserve">“SN54HC590A, SN74HC590A 8 BIT BINARY COUNTERS WITH 3 STATE OUTPUT REGISTERS,” </w:t>
      </w:r>
      <w:r w:rsidRPr="00A43583">
        <w:rPr>
          <w:rFonts w:ascii="Calibri" w:hAnsi="Calibri" w:cs="Times New Roman"/>
          <w:i/>
          <w:iCs/>
          <w:noProof/>
          <w:lang w:val="en-US"/>
        </w:rPr>
        <w:t>SN54HC590A, SN74HC590A datasheet</w:t>
      </w:r>
      <w:r w:rsidRPr="00A43583">
        <w:rPr>
          <w:rFonts w:ascii="Calibri" w:hAnsi="Calibri" w:cs="Times New Roman"/>
          <w:noProof/>
          <w:lang w:val="en-US"/>
        </w:rPr>
        <w:t>, 2003.</w:t>
      </w:r>
    </w:p>
    <w:p w14:paraId="6223E980"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7]</w:t>
      </w:r>
      <w:r w:rsidRPr="00A43583">
        <w:rPr>
          <w:rFonts w:ascii="Calibri" w:hAnsi="Calibri" w:cs="Times New Roman"/>
          <w:noProof/>
          <w:lang w:val="en-US"/>
        </w:rPr>
        <w:tab/>
        <w:t xml:space="preserve">P. Horowitz and W. Hill, </w:t>
      </w:r>
      <w:r w:rsidRPr="00A43583">
        <w:rPr>
          <w:rFonts w:ascii="Calibri" w:hAnsi="Calibri" w:cs="Times New Roman"/>
          <w:i/>
          <w:iCs/>
          <w:noProof/>
          <w:lang w:val="en-US"/>
        </w:rPr>
        <w:t>The art of electronics</w:t>
      </w:r>
      <w:r w:rsidRPr="00A43583">
        <w:rPr>
          <w:rFonts w:ascii="Calibri" w:hAnsi="Calibri" w:cs="Times New Roman"/>
          <w:noProof/>
          <w:lang w:val="en-US"/>
        </w:rPr>
        <w:t>. Cambridge University Press, 2015.</w:t>
      </w:r>
    </w:p>
    <w:p w14:paraId="16C1C99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8]</w:t>
      </w:r>
      <w:r w:rsidRPr="00A43583">
        <w:rPr>
          <w:rFonts w:ascii="Calibri" w:hAnsi="Calibri" w:cs="Times New Roman"/>
          <w:noProof/>
          <w:lang w:val="en-US"/>
        </w:rPr>
        <w:tab/>
        <w:t xml:space="preserve">“LM139, LM239, LM339 Low-power quad voltage comparators,” </w:t>
      </w:r>
      <w:r w:rsidRPr="00A43583">
        <w:rPr>
          <w:rFonts w:ascii="Calibri" w:hAnsi="Calibri" w:cs="Times New Roman"/>
          <w:i/>
          <w:iCs/>
          <w:noProof/>
          <w:lang w:val="en-US"/>
        </w:rPr>
        <w:t>LM139, LM239, LM339 datasheet</w:t>
      </w:r>
      <w:r w:rsidRPr="00A43583">
        <w:rPr>
          <w:rFonts w:ascii="Calibri" w:hAnsi="Calibri" w:cs="Times New Roman"/>
          <w:noProof/>
          <w:lang w:val="en-US"/>
        </w:rPr>
        <w:t>, 2011.</w:t>
      </w:r>
    </w:p>
    <w:p w14:paraId="235F638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9]</w:t>
      </w:r>
      <w:r w:rsidRPr="00A43583">
        <w:rPr>
          <w:rFonts w:ascii="Calibri" w:hAnsi="Calibri" w:cs="Times New Roman"/>
          <w:noProof/>
          <w:lang w:val="en-US"/>
        </w:rPr>
        <w:tab/>
        <w:t>“Arduino Reference.” [Online]. Available: https://www.arduino.cc/reference/en/language/functions/advanced-io/pulsein/. [Accessed: 16-Jun-2019].</w:t>
      </w:r>
    </w:p>
    <w:p w14:paraId="1D79D1F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0]</w:t>
      </w:r>
      <w:r w:rsidRPr="00A43583">
        <w:rPr>
          <w:rFonts w:ascii="Calibri" w:hAnsi="Calibri" w:cs="Times New Roman"/>
          <w:noProof/>
          <w:lang w:val="en-US"/>
        </w:rPr>
        <w:tab/>
        <w:t>“How to Design Schmitt Trigger Oscillators.” [Online]. Available: https://www.allaboutcircuits.com/technical-articles/how-to-design-schmitt-trigger-oscillators/. [Accessed: 09-Jun-2019].</w:t>
      </w:r>
    </w:p>
    <w:p w14:paraId="6578B2BE"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1]</w:t>
      </w:r>
      <w:r w:rsidRPr="00A43583">
        <w:rPr>
          <w:rFonts w:ascii="Calibri" w:hAnsi="Calibri" w:cs="Times New Roman"/>
          <w:noProof/>
          <w:lang w:val="en-US"/>
        </w:rPr>
        <w:tab/>
        <w:t>“DAC Methods R2R Ladder - YouTube.” [Online]. Available: https://www.youtube.com/watch?v=bXUfDLF4MVc. [Accessed: 13-Jun-2019].</w:t>
      </w:r>
    </w:p>
    <w:p w14:paraId="626DFDD6"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2]</w:t>
      </w:r>
      <w:r w:rsidRPr="00A43583">
        <w:rPr>
          <w:rFonts w:ascii="Calibri" w:hAnsi="Calibri" w:cs="Times New Roman"/>
          <w:noProof/>
          <w:lang w:val="en-US"/>
        </w:rPr>
        <w:tab/>
        <w:t>“The Operation and Characteristics of Voltage-Mode R-2R DACs.” [Online]. Available: https://www.allaboutcircuits.com/technical-articles/voltage-mode-r2r-dacs-operation-and-characteristics/. [Accessed: 14-Jun-2019].</w:t>
      </w:r>
    </w:p>
    <w:p w14:paraId="30AFDA47"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t>[13]</w:t>
      </w:r>
      <w:r w:rsidRPr="00A43583">
        <w:rPr>
          <w:rFonts w:ascii="Calibri" w:hAnsi="Calibri" w:cs="Times New Roman"/>
          <w:noProof/>
          <w:lang w:val="en-US"/>
        </w:rPr>
        <w:tab/>
        <w:t xml:space="preserve">Z. Nouman, B. Klima, and J. Knobloch, “Generating PWM Signals With Variable Duty From 0% to 100% Based FPGA SPARTAN3AN,” </w:t>
      </w:r>
      <w:r w:rsidRPr="00A43583">
        <w:rPr>
          <w:rFonts w:ascii="Calibri" w:hAnsi="Calibri" w:cs="Times New Roman"/>
          <w:i/>
          <w:iCs/>
          <w:noProof/>
          <w:lang w:val="en-US"/>
        </w:rPr>
        <w:t>Elektrorevue</w:t>
      </w:r>
      <w:r w:rsidRPr="00A43583">
        <w:rPr>
          <w:rFonts w:ascii="Calibri" w:hAnsi="Calibri" w:cs="Times New Roman"/>
          <w:noProof/>
          <w:lang w:val="en-US"/>
        </w:rPr>
        <w:t>, vol. 4, no. 4, pp. 75–79, 2013.</w:t>
      </w:r>
    </w:p>
    <w:p w14:paraId="65559FF8" w14:textId="77777777" w:rsidR="00A43583" w:rsidRPr="00A43583" w:rsidRDefault="00A43583" w:rsidP="00A43583">
      <w:pPr>
        <w:widowControl w:val="0"/>
        <w:autoSpaceDE w:val="0"/>
        <w:autoSpaceDN w:val="0"/>
        <w:adjustRightInd w:val="0"/>
        <w:spacing w:before="0" w:after="160"/>
        <w:ind w:left="640" w:hanging="640"/>
        <w:rPr>
          <w:rFonts w:ascii="Calibri" w:hAnsi="Calibri" w:cs="Times New Roman"/>
          <w:noProof/>
          <w:lang w:val="en-US"/>
        </w:rPr>
      </w:pPr>
      <w:r w:rsidRPr="00A43583">
        <w:rPr>
          <w:rFonts w:ascii="Calibri" w:hAnsi="Calibri" w:cs="Times New Roman"/>
          <w:noProof/>
          <w:lang w:val="en-US"/>
        </w:rPr>
        <w:lastRenderedPageBreak/>
        <w:t>[14]</w:t>
      </w:r>
      <w:r w:rsidRPr="00A43583">
        <w:rPr>
          <w:rFonts w:ascii="Calibri" w:hAnsi="Calibri" w:cs="Times New Roman"/>
          <w:noProof/>
          <w:lang w:val="en-US"/>
        </w:rPr>
        <w:tab/>
        <w:t xml:space="preserve">“ADXL335 (Rev. B),” </w:t>
      </w:r>
      <w:r w:rsidRPr="00A43583">
        <w:rPr>
          <w:rFonts w:ascii="Calibri" w:hAnsi="Calibri" w:cs="Times New Roman"/>
          <w:i/>
          <w:iCs/>
          <w:noProof/>
          <w:lang w:val="en-US"/>
        </w:rPr>
        <w:t>ADXL335 datasheet</w:t>
      </w:r>
      <w:r w:rsidRPr="00A43583">
        <w:rPr>
          <w:rFonts w:ascii="Calibri" w:hAnsi="Calibri" w:cs="Times New Roman"/>
          <w:noProof/>
          <w:lang w:val="en-US"/>
        </w:rPr>
        <w:t>, 2010.</w:t>
      </w:r>
    </w:p>
    <w:p w14:paraId="20E6E68E" w14:textId="77777777" w:rsidR="00A43583" w:rsidRPr="00A43583" w:rsidRDefault="00A43583" w:rsidP="00A43583">
      <w:pPr>
        <w:widowControl w:val="0"/>
        <w:autoSpaceDE w:val="0"/>
        <w:autoSpaceDN w:val="0"/>
        <w:adjustRightInd w:val="0"/>
        <w:spacing w:before="0" w:after="160"/>
        <w:ind w:left="640" w:hanging="640"/>
        <w:rPr>
          <w:rFonts w:ascii="Calibri" w:hAnsi="Calibri"/>
          <w:noProof/>
        </w:rPr>
      </w:pPr>
      <w:r w:rsidRPr="00A43583">
        <w:rPr>
          <w:rFonts w:ascii="Calibri" w:hAnsi="Calibri" w:cs="Times New Roman"/>
          <w:noProof/>
          <w:lang w:val="en-US"/>
        </w:rPr>
        <w:t>[15]</w:t>
      </w:r>
      <w:r w:rsidRPr="00A43583">
        <w:rPr>
          <w:rFonts w:ascii="Calibri" w:hAnsi="Calibri" w:cs="Times New Roman"/>
          <w:noProof/>
          <w:lang w:val="en-US"/>
        </w:rPr>
        <w:tab/>
        <w:t>“ADXL335 - 5V ready triple-axis accelerometer (+-3g analog out) ID: 163: Adafruit Industries, Unique &amp;amp; fun DIY electronics and kits.” [Online]. Available: https://www.adafruit.com/product/163. [Accessed: 15-Jun-2019].</w:t>
      </w:r>
    </w:p>
    <w:p w14:paraId="03F92A07" w14:textId="4073D132" w:rsidR="008D314D" w:rsidRDefault="008D314D" w:rsidP="00A43583">
      <w:pPr>
        <w:widowControl w:val="0"/>
        <w:autoSpaceDE w:val="0"/>
        <w:autoSpaceDN w:val="0"/>
        <w:adjustRightInd w:val="0"/>
        <w:spacing w:before="0" w:after="160"/>
        <w:ind w:left="640" w:hanging="640"/>
      </w:pPr>
      <w:r>
        <w:fldChar w:fldCharType="end"/>
      </w:r>
    </w:p>
    <w:p w14:paraId="4418FF34" w14:textId="0F7147B7" w:rsidR="00CE55F5" w:rsidRDefault="00CE55F5" w:rsidP="00CE55F5">
      <w:pPr>
        <w:pStyle w:val="Heading1"/>
      </w:pPr>
      <w:bookmarkStart w:id="46" w:name="_Toc11522971"/>
      <w:r>
        <w:lastRenderedPageBreak/>
        <w:t>Appendix</w:t>
      </w:r>
      <w:bookmarkEnd w:id="46"/>
    </w:p>
    <w:p w14:paraId="796B4B42" w14:textId="73CE1F18" w:rsidR="00793E4C" w:rsidRPr="00793E4C" w:rsidRDefault="00CE55F5" w:rsidP="00600D39">
      <w:pPr>
        <w:pStyle w:val="Heading2"/>
      </w:pPr>
      <w:bookmarkStart w:id="47" w:name="_Toc11522972"/>
      <w:r>
        <w:t>Calculations for Relaxation Oscillator frequency</w:t>
      </w:r>
      <w:bookmarkEnd w:id="47"/>
    </w:p>
    <w:p w14:paraId="07D8DDEC" w14:textId="5D4CC475" w:rsidR="00CE55F5" w:rsidRDefault="00CE55F5" w:rsidP="00600D39">
      <w:pPr>
        <w:jc w:val="center"/>
      </w:pPr>
      <w:r>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7D572266" w14:textId="077360D2" w:rsidR="00CE55F5" w:rsidRPr="00CE55F5" w:rsidRDefault="00CE55F5" w:rsidP="00CE55F5"/>
    <w:p w14:paraId="26ED1C57" w14:textId="710DBCC7" w:rsidR="00423056" w:rsidRDefault="00423056" w:rsidP="003E7545">
      <w:pPr>
        <w:jc w:val="both"/>
      </w:pPr>
    </w:p>
    <w:p w14:paraId="08EDCF72" w14:textId="263BFBE4" w:rsidR="008D1617" w:rsidRDefault="008D1617" w:rsidP="003E7545">
      <w:pPr>
        <w:jc w:val="both"/>
      </w:pPr>
    </w:p>
    <w:p w14:paraId="663B2B7F" w14:textId="14CC47D2" w:rsidR="008D1617" w:rsidRDefault="008D1617" w:rsidP="008D1617">
      <w:pPr>
        <w:pStyle w:val="Heading1"/>
      </w:pPr>
      <w:bookmarkStart w:id="48" w:name="_Toc11522973"/>
      <w:r>
        <w:t>Notes</w:t>
      </w:r>
      <w:bookmarkEnd w:id="48"/>
    </w:p>
    <w:p w14:paraId="7BEBF064" w14:textId="1FF6A37A" w:rsidR="002C24E3" w:rsidRDefault="002C24E3" w:rsidP="002C24E3">
      <w:r>
        <w:t>Recovery diode (D1) in voltage regulator</w:t>
      </w:r>
    </w:p>
    <w:p w14:paraId="53EA3498" w14:textId="7D2C4347" w:rsidR="001708FA" w:rsidRDefault="001708FA" w:rsidP="002C24E3">
      <w:proofErr w:type="spellStart"/>
      <w:r>
        <w:t>Labview</w:t>
      </w:r>
      <w:proofErr w:type="spellEnd"/>
    </w:p>
    <w:p w14:paraId="261DFBBF" w14:textId="3C8FECA0" w:rsidR="001B7926" w:rsidRDefault="001B7926" w:rsidP="002C24E3">
      <w:r>
        <w:t>Ripple/Noise</w:t>
      </w:r>
    </w:p>
    <w:p w14:paraId="5FFB5AC5" w14:textId="3E24955E" w:rsidR="00FF0356" w:rsidRDefault="00FF0356" w:rsidP="002C24E3">
      <w:r>
        <w:t xml:space="preserve">Circuits in </w:t>
      </w:r>
      <w:r w:rsidR="006D4FB3">
        <w:t xml:space="preserve">Multisim </w:t>
      </w:r>
      <w:r>
        <w:t>to printout</w:t>
      </w:r>
    </w:p>
    <w:p w14:paraId="1C831E07" w14:textId="1AA82E3C" w:rsidR="006D4FB3" w:rsidRDefault="006D4FB3" w:rsidP="002C24E3">
      <w:r>
        <w:t>Appendix of board progress?</w:t>
      </w:r>
    </w:p>
    <w:p w14:paraId="41027150" w14:textId="5B509112" w:rsidR="006D4FB3" w:rsidRDefault="006D4FB3" w:rsidP="002C24E3">
      <w:r>
        <w:t>Table of power drawn and AC noise in appendix?</w:t>
      </w:r>
    </w:p>
    <w:p w14:paraId="424DA4DF" w14:textId="2F51F3C3" w:rsidR="006B434A" w:rsidRDefault="006B434A" w:rsidP="002C24E3">
      <w:r>
        <w:t>Fritzing</w:t>
      </w:r>
    </w:p>
    <w:p w14:paraId="76015F12" w14:textId="20F14AB7" w:rsidR="00FD631E" w:rsidRDefault="00FD631E" w:rsidP="002C24E3">
      <w:r>
        <w:t>Justified</w:t>
      </w:r>
    </w:p>
    <w:p w14:paraId="46016DB2" w14:textId="3FDA1CCE" w:rsidR="001708FA" w:rsidRPr="002C24E3" w:rsidRDefault="001708FA" w:rsidP="002C24E3">
      <w:r>
        <w:t xml:space="preserve"> </w:t>
      </w:r>
    </w:p>
    <w:p w14:paraId="7F857C6D" w14:textId="77777777" w:rsidR="008D1617" w:rsidRPr="008D1617" w:rsidRDefault="008D1617" w:rsidP="008D1617"/>
    <w:p w14:paraId="06B9E73A" w14:textId="77777777" w:rsidR="008D1617" w:rsidRPr="00423056" w:rsidRDefault="008D1617" w:rsidP="003E7545">
      <w:pPr>
        <w:jc w:val="both"/>
      </w:pPr>
    </w:p>
    <w:sectPr w:rsidR="008D1617" w:rsidRPr="0042305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30373"/>
    <w:rsid w:val="00035AF6"/>
    <w:rsid w:val="00077521"/>
    <w:rsid w:val="00094ED6"/>
    <w:rsid w:val="000D40FC"/>
    <w:rsid w:val="001015EB"/>
    <w:rsid w:val="001057B1"/>
    <w:rsid w:val="00120934"/>
    <w:rsid w:val="00125006"/>
    <w:rsid w:val="00136590"/>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7C03"/>
    <w:rsid w:val="00277DDD"/>
    <w:rsid w:val="00286487"/>
    <w:rsid w:val="00290BE4"/>
    <w:rsid w:val="002921E4"/>
    <w:rsid w:val="002C24E3"/>
    <w:rsid w:val="003165B2"/>
    <w:rsid w:val="00325F9F"/>
    <w:rsid w:val="00331C9D"/>
    <w:rsid w:val="00344619"/>
    <w:rsid w:val="00347779"/>
    <w:rsid w:val="003578AB"/>
    <w:rsid w:val="00367D43"/>
    <w:rsid w:val="003753F3"/>
    <w:rsid w:val="00377BF3"/>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E0C94"/>
    <w:rsid w:val="004F5E19"/>
    <w:rsid w:val="00511B13"/>
    <w:rsid w:val="0051347A"/>
    <w:rsid w:val="00517D23"/>
    <w:rsid w:val="00522BB4"/>
    <w:rsid w:val="0053453E"/>
    <w:rsid w:val="00546354"/>
    <w:rsid w:val="00584671"/>
    <w:rsid w:val="005A49E7"/>
    <w:rsid w:val="005B1605"/>
    <w:rsid w:val="005B39AA"/>
    <w:rsid w:val="005F355A"/>
    <w:rsid w:val="005F6D26"/>
    <w:rsid w:val="005F77A2"/>
    <w:rsid w:val="00600D39"/>
    <w:rsid w:val="00604325"/>
    <w:rsid w:val="0061328C"/>
    <w:rsid w:val="00652F54"/>
    <w:rsid w:val="00666C06"/>
    <w:rsid w:val="006740F9"/>
    <w:rsid w:val="0067704D"/>
    <w:rsid w:val="00684BB5"/>
    <w:rsid w:val="00687971"/>
    <w:rsid w:val="006A2908"/>
    <w:rsid w:val="006A7703"/>
    <w:rsid w:val="006B434A"/>
    <w:rsid w:val="006C5251"/>
    <w:rsid w:val="006D4FB3"/>
    <w:rsid w:val="006E2053"/>
    <w:rsid w:val="006E2D25"/>
    <w:rsid w:val="006E31F1"/>
    <w:rsid w:val="006F191A"/>
    <w:rsid w:val="00723377"/>
    <w:rsid w:val="00740628"/>
    <w:rsid w:val="00741C59"/>
    <w:rsid w:val="00755D7F"/>
    <w:rsid w:val="00793E4C"/>
    <w:rsid w:val="007D0DD4"/>
    <w:rsid w:val="007D7C55"/>
    <w:rsid w:val="007E19FB"/>
    <w:rsid w:val="007F42EE"/>
    <w:rsid w:val="007F4549"/>
    <w:rsid w:val="007F693A"/>
    <w:rsid w:val="008020E8"/>
    <w:rsid w:val="00813F39"/>
    <w:rsid w:val="0082374F"/>
    <w:rsid w:val="00825DEE"/>
    <w:rsid w:val="00875E9F"/>
    <w:rsid w:val="00881F35"/>
    <w:rsid w:val="008A2342"/>
    <w:rsid w:val="008C7A53"/>
    <w:rsid w:val="008D1617"/>
    <w:rsid w:val="008D314D"/>
    <w:rsid w:val="008D4181"/>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7C2"/>
    <w:rsid w:val="00B318EC"/>
    <w:rsid w:val="00B461E3"/>
    <w:rsid w:val="00B47FF6"/>
    <w:rsid w:val="00B54066"/>
    <w:rsid w:val="00BB686D"/>
    <w:rsid w:val="00BB7958"/>
    <w:rsid w:val="00BC0A2D"/>
    <w:rsid w:val="00C11B07"/>
    <w:rsid w:val="00C14C45"/>
    <w:rsid w:val="00C46A74"/>
    <w:rsid w:val="00C542C4"/>
    <w:rsid w:val="00C54A8B"/>
    <w:rsid w:val="00CB1584"/>
    <w:rsid w:val="00CB2E2E"/>
    <w:rsid w:val="00CC1B68"/>
    <w:rsid w:val="00CE2A56"/>
    <w:rsid w:val="00CE55F5"/>
    <w:rsid w:val="00CE7FF1"/>
    <w:rsid w:val="00D41445"/>
    <w:rsid w:val="00D52F81"/>
    <w:rsid w:val="00D73A71"/>
    <w:rsid w:val="00D7415F"/>
    <w:rsid w:val="00D91086"/>
    <w:rsid w:val="00D974D8"/>
    <w:rsid w:val="00DA1EB2"/>
    <w:rsid w:val="00DA5D15"/>
    <w:rsid w:val="00DA6FEF"/>
    <w:rsid w:val="00DF1C08"/>
    <w:rsid w:val="00DF29BB"/>
    <w:rsid w:val="00E06E8B"/>
    <w:rsid w:val="00E23F32"/>
    <w:rsid w:val="00E359A8"/>
    <w:rsid w:val="00E7292E"/>
    <w:rsid w:val="00E73873"/>
    <w:rsid w:val="00E74748"/>
    <w:rsid w:val="00E803A2"/>
    <w:rsid w:val="00E85A5A"/>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F01BA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01B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BA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01BA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77FFCA-5559-4F4B-BFD3-404C1E4631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33</Pages>
  <Words>7993</Words>
  <Characters>4556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125125</dc:creator>
  <cp:keywords/>
  <dc:description/>
  <cp:lastModifiedBy>Linda Adams</cp:lastModifiedBy>
  <cp:revision>32</cp:revision>
  <dcterms:created xsi:type="dcterms:W3CDTF">2019-06-14T13:54:00Z</dcterms:created>
  <dcterms:modified xsi:type="dcterms:W3CDTF">2019-06-16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